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65D83E" w14:textId="77777777" w:rsidR="00C84903" w:rsidRPr="00C84903" w:rsidRDefault="00C84903" w:rsidP="00C84903">
      <w:pPr>
        <w:suppressLineNumbers/>
        <w:jc w:val="center"/>
        <w:rPr>
          <w:rFonts w:cstheme="minorHAnsi"/>
          <w:b/>
          <w:sz w:val="32"/>
          <w:lang w:val="en-US"/>
        </w:rPr>
      </w:pPr>
      <w:r w:rsidRPr="00C84903">
        <w:rPr>
          <w:rFonts w:cstheme="minorHAnsi"/>
          <w:b/>
          <w:sz w:val="32"/>
          <w:lang w:val="en-US"/>
        </w:rPr>
        <w:t xml:space="preserve">Whelks, rock-snails, and allied: a new phylogenetic framework for the family </w:t>
      </w:r>
      <w:proofErr w:type="spellStart"/>
      <w:r w:rsidRPr="00C84903">
        <w:rPr>
          <w:rFonts w:cstheme="minorHAnsi"/>
          <w:b/>
          <w:sz w:val="32"/>
          <w:lang w:val="en-US"/>
        </w:rPr>
        <w:t>Muricidae</w:t>
      </w:r>
      <w:proofErr w:type="spellEnd"/>
      <w:r w:rsidRPr="00C84903">
        <w:rPr>
          <w:rFonts w:cstheme="minorHAnsi"/>
          <w:b/>
          <w:sz w:val="32"/>
          <w:lang w:val="en-US"/>
        </w:rPr>
        <w:t xml:space="preserve"> (Mollusca: Gastropoda)</w:t>
      </w:r>
    </w:p>
    <w:p w14:paraId="3D25AFC5" w14:textId="77777777" w:rsidR="00C84903" w:rsidRPr="00C84903" w:rsidRDefault="00C84903" w:rsidP="00C84903">
      <w:pPr>
        <w:suppressLineNumbers/>
        <w:jc w:val="center"/>
        <w:rPr>
          <w:rFonts w:cstheme="minorHAnsi"/>
          <w:b/>
          <w:sz w:val="32"/>
          <w:lang w:val="en-US"/>
        </w:rPr>
      </w:pPr>
    </w:p>
    <w:p w14:paraId="00FDF091" w14:textId="77777777" w:rsidR="00B5290E" w:rsidRPr="00C81D5F" w:rsidRDefault="00B5290E" w:rsidP="00B5290E">
      <w:pPr>
        <w:jc w:val="center"/>
        <w:rPr>
          <w:vertAlign w:val="superscript"/>
        </w:rPr>
      </w:pPr>
      <w:r w:rsidRPr="00C81D5F">
        <w:t>V</w:t>
      </w:r>
      <w:r>
        <w:t xml:space="preserve">aleria </w:t>
      </w:r>
      <w:r w:rsidRPr="00C81D5F">
        <w:t>Russini</w:t>
      </w:r>
      <w:r w:rsidRPr="00C81D5F">
        <w:rPr>
          <w:vertAlign w:val="superscript"/>
        </w:rPr>
        <w:t>1,2*</w:t>
      </w:r>
      <w:r w:rsidRPr="00C81D5F">
        <w:t>,</w:t>
      </w:r>
      <w:r>
        <w:t xml:space="preserve"> </w:t>
      </w:r>
      <w:r w:rsidRPr="00C81D5F">
        <w:t>G</w:t>
      </w:r>
      <w:r>
        <w:t xml:space="preserve">iulia </w:t>
      </w:r>
      <w:r w:rsidRPr="00C81D5F">
        <w:t>Fassio</w:t>
      </w:r>
      <w:r w:rsidRPr="00C81D5F">
        <w:rPr>
          <w:vertAlign w:val="superscript"/>
        </w:rPr>
        <w:t>1*</w:t>
      </w:r>
      <w:r>
        <w:rPr>
          <w:vertAlign w:val="superscript"/>
        </w:rPr>
        <w:t>+</w:t>
      </w:r>
      <w:r w:rsidRPr="00C81D5F">
        <w:t>, E</w:t>
      </w:r>
      <w:r>
        <w:t xml:space="preserve">lisa </w:t>
      </w:r>
      <w:r w:rsidRPr="00C81D5F">
        <w:t>Nocella</w:t>
      </w:r>
      <w:r w:rsidRPr="00C81D5F">
        <w:rPr>
          <w:vertAlign w:val="superscript"/>
        </w:rPr>
        <w:t>1,7</w:t>
      </w:r>
      <w:r w:rsidRPr="00C81D5F">
        <w:t>, R</w:t>
      </w:r>
      <w:r>
        <w:t xml:space="preserve">oland </w:t>
      </w:r>
      <w:r w:rsidRPr="00C81D5F">
        <w:t>Houart</w:t>
      </w:r>
      <w:r w:rsidRPr="00C81D5F">
        <w:rPr>
          <w:vertAlign w:val="superscript"/>
        </w:rPr>
        <w:t>3</w:t>
      </w:r>
      <w:r w:rsidRPr="00C81D5F">
        <w:t>, A</w:t>
      </w:r>
      <w:r>
        <w:t xml:space="preserve">ndrea </w:t>
      </w:r>
      <w:r w:rsidRPr="00C81D5F">
        <w:t>Barco</w:t>
      </w:r>
      <w:r w:rsidRPr="00C81D5F">
        <w:rPr>
          <w:vertAlign w:val="superscript"/>
        </w:rPr>
        <w:t>4</w:t>
      </w:r>
      <w:r w:rsidRPr="00C81D5F">
        <w:t>, N</w:t>
      </w:r>
      <w:r>
        <w:t xml:space="preserve">icolas </w:t>
      </w:r>
      <w:r w:rsidRPr="00C81D5F">
        <w:t>Puillandre</w:t>
      </w:r>
      <w:r w:rsidRPr="00C81D5F">
        <w:rPr>
          <w:vertAlign w:val="superscript"/>
        </w:rPr>
        <w:t>5</w:t>
      </w:r>
      <w:r w:rsidRPr="00C81D5F">
        <w:t>, P</w:t>
      </w:r>
      <w:r>
        <w:t>ierre</w:t>
      </w:r>
      <w:r w:rsidRPr="006B33EF">
        <w:t xml:space="preserve"> </w:t>
      </w:r>
      <w:r w:rsidRPr="00C81D5F">
        <w:t>Lozouet</w:t>
      </w:r>
      <w:r w:rsidRPr="00C81D5F">
        <w:rPr>
          <w:vertAlign w:val="superscript"/>
        </w:rPr>
        <w:t>6</w:t>
      </w:r>
      <w:r w:rsidRPr="00C81D5F">
        <w:t>, M</w:t>
      </w:r>
      <w:r>
        <w:t xml:space="preserve">aria </w:t>
      </w:r>
      <w:r w:rsidRPr="00C81D5F">
        <w:t>V</w:t>
      </w:r>
      <w:r>
        <w:t xml:space="preserve">ittoria </w:t>
      </w:r>
      <w:r w:rsidRPr="00C81D5F">
        <w:t>Modica</w:t>
      </w:r>
      <w:r w:rsidRPr="00C81D5F">
        <w:rPr>
          <w:vertAlign w:val="superscript"/>
        </w:rPr>
        <w:t>7</w:t>
      </w:r>
      <w:r w:rsidRPr="00C81D5F">
        <w:t>, M</w:t>
      </w:r>
      <w:r>
        <w:t>arco</w:t>
      </w:r>
      <w:r w:rsidRPr="006B33EF">
        <w:t xml:space="preserve"> </w:t>
      </w:r>
      <w:r w:rsidRPr="00C81D5F">
        <w:t>Oliverio</w:t>
      </w:r>
      <w:r w:rsidRPr="00C81D5F">
        <w:rPr>
          <w:vertAlign w:val="superscript"/>
        </w:rPr>
        <w:t>1</w:t>
      </w:r>
    </w:p>
    <w:p w14:paraId="2872DC51" w14:textId="77777777" w:rsidR="00C84903" w:rsidRPr="009C38B0" w:rsidRDefault="00C84903" w:rsidP="00C84903">
      <w:pPr>
        <w:suppressLineNumbers/>
        <w:spacing w:line="276" w:lineRule="auto"/>
        <w:jc w:val="center"/>
        <w:rPr>
          <w:rFonts w:cstheme="minorHAnsi"/>
          <w:sz w:val="28"/>
          <w:szCs w:val="28"/>
        </w:rPr>
      </w:pPr>
    </w:p>
    <w:p w14:paraId="597AE9B7" w14:textId="77777777" w:rsidR="00C84903" w:rsidRPr="00C84903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C84903">
        <w:rPr>
          <w:rFonts w:cstheme="minorHAnsi"/>
          <w:sz w:val="22"/>
          <w:szCs w:val="22"/>
          <w:vertAlign w:val="superscript"/>
          <w:lang w:val="en-US"/>
        </w:rPr>
        <w:t>1</w:t>
      </w:r>
      <w:r w:rsidRPr="00C84903">
        <w:rPr>
          <w:rFonts w:cstheme="minorHAnsi"/>
          <w:sz w:val="22"/>
          <w:szCs w:val="22"/>
          <w:lang w:val="en-US"/>
        </w:rPr>
        <w:t xml:space="preserve"> Department of Biology and Biotechnologies “C. Darwin”, Sapienza University of Rome, Italy </w:t>
      </w:r>
    </w:p>
    <w:p w14:paraId="5B64E699" w14:textId="77777777" w:rsidR="00C84903" w:rsidRPr="009C38B0" w:rsidRDefault="00C84903" w:rsidP="00C84903">
      <w:pPr>
        <w:suppressLineNumbers/>
        <w:spacing w:line="276" w:lineRule="auto"/>
        <w:rPr>
          <w:rFonts w:cstheme="minorHAnsi"/>
          <w:sz w:val="22"/>
          <w:szCs w:val="22"/>
        </w:rPr>
      </w:pPr>
      <w:r w:rsidRPr="009C38B0">
        <w:rPr>
          <w:rFonts w:cstheme="minorHAnsi"/>
          <w:sz w:val="22"/>
          <w:szCs w:val="22"/>
          <w:vertAlign w:val="superscript"/>
        </w:rPr>
        <w:t>2</w:t>
      </w:r>
      <w:r w:rsidRPr="009C38B0">
        <w:rPr>
          <w:rFonts w:cstheme="minorHAnsi"/>
          <w:sz w:val="22"/>
          <w:szCs w:val="22"/>
        </w:rPr>
        <w:t xml:space="preserve"> Istituto Zooprofilattico Sperimentale del Lazio e della Toscana “M. Aleandri”, Rome, </w:t>
      </w:r>
      <w:proofErr w:type="spellStart"/>
      <w:r w:rsidRPr="009C38B0">
        <w:rPr>
          <w:rFonts w:cstheme="minorHAnsi"/>
          <w:sz w:val="22"/>
          <w:szCs w:val="22"/>
        </w:rPr>
        <w:t>Italy</w:t>
      </w:r>
      <w:proofErr w:type="spellEnd"/>
    </w:p>
    <w:p w14:paraId="48EF629C" w14:textId="77777777" w:rsidR="00C84903" w:rsidRPr="00C84903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C84903">
        <w:rPr>
          <w:rFonts w:cstheme="minorHAnsi"/>
          <w:sz w:val="22"/>
          <w:szCs w:val="22"/>
          <w:vertAlign w:val="superscript"/>
          <w:lang w:val="en-US"/>
        </w:rPr>
        <w:t xml:space="preserve">3 </w:t>
      </w:r>
      <w:r w:rsidRPr="00C84903">
        <w:rPr>
          <w:rFonts w:cstheme="minorHAnsi"/>
          <w:sz w:val="22"/>
          <w:szCs w:val="22"/>
          <w:lang w:val="en-US"/>
        </w:rPr>
        <w:t>Royal Belgian Institute of Natural Sciences, Brussels, Belgium</w:t>
      </w:r>
    </w:p>
    <w:p w14:paraId="22A6CB26" w14:textId="4D859E89" w:rsidR="00C84903" w:rsidRPr="00C84903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C84903">
        <w:rPr>
          <w:rFonts w:cstheme="minorHAnsi"/>
          <w:sz w:val="22"/>
          <w:szCs w:val="22"/>
          <w:vertAlign w:val="superscript"/>
          <w:lang w:val="en-US"/>
        </w:rPr>
        <w:t>4</w:t>
      </w:r>
      <w:r w:rsidRPr="00C84903">
        <w:rPr>
          <w:rFonts w:cstheme="minorHAnsi"/>
          <w:sz w:val="22"/>
          <w:szCs w:val="22"/>
          <w:lang w:val="en-US"/>
        </w:rPr>
        <w:t xml:space="preserve"> </w:t>
      </w:r>
      <w:r w:rsidR="00923625" w:rsidRPr="00923625">
        <w:rPr>
          <w:rFonts w:cstheme="minorHAnsi"/>
          <w:sz w:val="22"/>
          <w:szCs w:val="22"/>
          <w:lang w:val="en-US"/>
        </w:rPr>
        <w:t xml:space="preserve">biome-id </w:t>
      </w:r>
      <w:proofErr w:type="spellStart"/>
      <w:r w:rsidR="00923625" w:rsidRPr="00923625">
        <w:rPr>
          <w:rFonts w:cstheme="minorHAnsi"/>
          <w:sz w:val="22"/>
          <w:szCs w:val="22"/>
          <w:lang w:val="en-US"/>
        </w:rPr>
        <w:t>GbR</w:t>
      </w:r>
      <w:proofErr w:type="spellEnd"/>
      <w:r w:rsidR="00923625" w:rsidRPr="00923625">
        <w:rPr>
          <w:rFonts w:cstheme="minorHAnsi"/>
          <w:sz w:val="22"/>
          <w:szCs w:val="22"/>
          <w:lang w:val="en-US"/>
        </w:rPr>
        <w:t xml:space="preserve">, </w:t>
      </w:r>
      <w:proofErr w:type="spellStart"/>
      <w:r w:rsidR="00923625" w:rsidRPr="00923625">
        <w:rPr>
          <w:rFonts w:cstheme="minorHAnsi"/>
          <w:sz w:val="22"/>
          <w:szCs w:val="22"/>
          <w:lang w:val="en-US"/>
        </w:rPr>
        <w:t>Emsstrasse</w:t>
      </w:r>
      <w:proofErr w:type="spellEnd"/>
      <w:r w:rsidR="00923625" w:rsidRPr="00923625">
        <w:rPr>
          <w:rFonts w:cstheme="minorHAnsi"/>
          <w:sz w:val="22"/>
          <w:szCs w:val="22"/>
          <w:lang w:val="en-US"/>
        </w:rPr>
        <w:t xml:space="preserve"> 20 26384 Wilhelmshaven, Germany</w:t>
      </w:r>
    </w:p>
    <w:p w14:paraId="2E9CFF93" w14:textId="58EFF309" w:rsidR="00576EEE" w:rsidRPr="005B77CE" w:rsidRDefault="00576EEE" w:rsidP="00576EEE">
      <w:pPr>
        <w:spacing w:line="276" w:lineRule="auto"/>
        <w:rPr>
          <w:rFonts w:cs="Calibri"/>
          <w:lang w:val="fr-FR"/>
        </w:rPr>
      </w:pPr>
      <w:r w:rsidRPr="005B77CE">
        <w:rPr>
          <w:rFonts w:cs="Calibri"/>
          <w:vertAlign w:val="superscript"/>
          <w:lang w:val="fr-FR"/>
        </w:rPr>
        <w:t>5</w:t>
      </w:r>
      <w:r w:rsidRPr="005B77CE">
        <w:rPr>
          <w:rFonts w:cs="Calibri"/>
          <w:lang w:val="fr-FR"/>
        </w:rPr>
        <w:t xml:space="preserve"> </w:t>
      </w:r>
      <w:r w:rsidRPr="006D6115">
        <w:rPr>
          <w:rFonts w:cs="Calibri"/>
          <w:sz w:val="22"/>
          <w:szCs w:val="22"/>
          <w:lang w:val="fr-FR"/>
        </w:rPr>
        <w:t xml:space="preserve">Institut Systématique </w:t>
      </w:r>
      <w:proofErr w:type="spellStart"/>
      <w:r w:rsidRPr="006D6115">
        <w:rPr>
          <w:rFonts w:cs="Calibri"/>
          <w:sz w:val="22"/>
          <w:szCs w:val="22"/>
          <w:lang w:val="fr-FR"/>
        </w:rPr>
        <w:t>Evolution</w:t>
      </w:r>
      <w:proofErr w:type="spellEnd"/>
      <w:r w:rsidRPr="006D6115">
        <w:rPr>
          <w:rFonts w:cs="Calibri"/>
          <w:sz w:val="22"/>
          <w:szCs w:val="22"/>
          <w:lang w:val="fr-FR"/>
        </w:rPr>
        <w:t xml:space="preserve"> Biodiversité (ISYEB), Muséum National d’Histoire Naturelle, CNRS, Sorbonne Université, EPHE, Université des Antilles, 57 rue Cuvier, CP 51, 75005 Paris, France</w:t>
      </w:r>
    </w:p>
    <w:p w14:paraId="7A116A65" w14:textId="77777777" w:rsidR="00C84903" w:rsidRPr="008F6D5E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fr-FR"/>
        </w:rPr>
      </w:pPr>
      <w:r w:rsidRPr="008F6D5E">
        <w:rPr>
          <w:rFonts w:cstheme="minorHAnsi"/>
          <w:sz w:val="22"/>
          <w:szCs w:val="22"/>
          <w:vertAlign w:val="superscript"/>
          <w:lang w:val="fr-FR"/>
        </w:rPr>
        <w:t>6</w:t>
      </w:r>
      <w:r w:rsidRPr="008F6D5E">
        <w:rPr>
          <w:rFonts w:cstheme="minorHAnsi"/>
          <w:sz w:val="22"/>
          <w:szCs w:val="22"/>
          <w:lang w:val="fr-FR"/>
        </w:rPr>
        <w:t xml:space="preserve"> Muséum National d’Histoire Naturelle, Paris, France</w:t>
      </w:r>
    </w:p>
    <w:p w14:paraId="092B90D1" w14:textId="77777777" w:rsidR="00C84903" w:rsidRPr="00C84903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C84903">
        <w:rPr>
          <w:rFonts w:cstheme="minorHAnsi"/>
          <w:sz w:val="22"/>
          <w:szCs w:val="22"/>
          <w:vertAlign w:val="superscript"/>
          <w:lang w:val="en-US"/>
        </w:rPr>
        <w:t>7</w:t>
      </w:r>
      <w:r w:rsidRPr="00C84903">
        <w:rPr>
          <w:rFonts w:cstheme="minorHAnsi"/>
          <w:sz w:val="22"/>
          <w:szCs w:val="22"/>
          <w:lang w:val="en-US"/>
        </w:rPr>
        <w:t xml:space="preserve"> Department of BEOM, </w:t>
      </w:r>
      <w:proofErr w:type="spellStart"/>
      <w:r w:rsidRPr="00C84903">
        <w:rPr>
          <w:rFonts w:cstheme="minorHAnsi"/>
          <w:sz w:val="22"/>
          <w:szCs w:val="22"/>
          <w:lang w:val="en-US"/>
        </w:rPr>
        <w:t>Stazione</w:t>
      </w:r>
      <w:proofErr w:type="spellEnd"/>
      <w:r w:rsidRPr="00C84903">
        <w:rPr>
          <w:rFonts w:cstheme="minorHAnsi"/>
          <w:sz w:val="22"/>
          <w:szCs w:val="22"/>
          <w:lang w:val="en-US"/>
        </w:rPr>
        <w:t xml:space="preserve"> </w:t>
      </w:r>
      <w:proofErr w:type="spellStart"/>
      <w:r w:rsidRPr="00C84903">
        <w:rPr>
          <w:rFonts w:cstheme="minorHAnsi"/>
          <w:sz w:val="22"/>
          <w:szCs w:val="22"/>
          <w:lang w:val="en-US"/>
        </w:rPr>
        <w:t>Zoologica</w:t>
      </w:r>
      <w:proofErr w:type="spellEnd"/>
      <w:r w:rsidRPr="00C84903">
        <w:rPr>
          <w:rFonts w:cstheme="minorHAnsi"/>
          <w:sz w:val="22"/>
          <w:szCs w:val="22"/>
          <w:lang w:val="en-US"/>
        </w:rPr>
        <w:t xml:space="preserve"> Anton </w:t>
      </w:r>
      <w:proofErr w:type="spellStart"/>
      <w:r w:rsidRPr="00C84903">
        <w:rPr>
          <w:rFonts w:cstheme="minorHAnsi"/>
          <w:sz w:val="22"/>
          <w:szCs w:val="22"/>
          <w:lang w:val="en-US"/>
        </w:rPr>
        <w:t>Dohrn</w:t>
      </w:r>
      <w:proofErr w:type="spellEnd"/>
      <w:r w:rsidRPr="00C84903">
        <w:rPr>
          <w:rFonts w:cstheme="minorHAnsi"/>
          <w:sz w:val="22"/>
          <w:szCs w:val="22"/>
          <w:lang w:val="en-US"/>
        </w:rPr>
        <w:t>, Naples, Italy</w:t>
      </w:r>
    </w:p>
    <w:p w14:paraId="675F5998" w14:textId="6BF9862C" w:rsidR="00C84903" w:rsidRDefault="00C84903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1D4979">
        <w:rPr>
          <w:rFonts w:cstheme="minorHAnsi"/>
          <w:sz w:val="22"/>
          <w:szCs w:val="22"/>
          <w:vertAlign w:val="superscript"/>
          <w:lang w:val="en-US"/>
        </w:rPr>
        <w:t>*</w:t>
      </w:r>
      <w:r w:rsidRPr="001D4979">
        <w:rPr>
          <w:rFonts w:cstheme="minorHAnsi"/>
          <w:sz w:val="22"/>
          <w:szCs w:val="22"/>
          <w:lang w:val="en-US"/>
        </w:rPr>
        <w:t xml:space="preserve"> These authors contributed equally</w:t>
      </w:r>
    </w:p>
    <w:p w14:paraId="5E9D2943" w14:textId="12D626E5" w:rsidR="002D7DE0" w:rsidRPr="001D4979" w:rsidRDefault="002D7DE0" w:rsidP="00C84903">
      <w:pPr>
        <w:suppressLineNumbers/>
        <w:spacing w:line="276" w:lineRule="auto"/>
        <w:rPr>
          <w:rFonts w:cstheme="minorHAnsi"/>
          <w:sz w:val="22"/>
          <w:szCs w:val="22"/>
          <w:lang w:val="en-US"/>
        </w:rPr>
      </w:pPr>
      <w:r w:rsidRPr="002D7DE0">
        <w:rPr>
          <w:rFonts w:cstheme="minorHAnsi"/>
          <w:sz w:val="22"/>
          <w:szCs w:val="22"/>
          <w:lang w:val="en-US"/>
        </w:rPr>
        <w:t>+ corresponding author: giulia.fassio@uniroma1.it</w:t>
      </w:r>
    </w:p>
    <w:p w14:paraId="4FFD1AD9" w14:textId="1B2FF831" w:rsidR="00C84903" w:rsidRPr="001D4979" w:rsidRDefault="00C84903" w:rsidP="00C84903">
      <w:pPr>
        <w:suppressLineNumbers/>
        <w:rPr>
          <w:rFonts w:cstheme="minorHAnsi"/>
          <w:b/>
          <w:lang w:val="en-US"/>
        </w:rPr>
      </w:pPr>
    </w:p>
    <w:p w14:paraId="25B7DFF7" w14:textId="77777777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1FA4E302" w14:textId="77777777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50DD34E7" w14:textId="77777777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1A513A5B" w14:textId="51436366" w:rsidR="00C84903" w:rsidRDefault="00C84903" w:rsidP="00C84903">
      <w:pPr>
        <w:suppressLineNumbers/>
        <w:jc w:val="center"/>
        <w:rPr>
          <w:rFonts w:cstheme="minorHAnsi"/>
          <w:b/>
          <w:lang w:val="en-US"/>
        </w:rPr>
      </w:pPr>
      <w:r w:rsidRPr="001D4979">
        <w:rPr>
          <w:rFonts w:cstheme="minorHAnsi"/>
          <w:b/>
          <w:lang w:val="en-US"/>
        </w:rPr>
        <w:t>SUPPLEMENTARY MATERIAL</w:t>
      </w:r>
    </w:p>
    <w:p w14:paraId="214925F6" w14:textId="0E42030C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157B8B13" w14:textId="3F9315B8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08B50811" w14:textId="24032DF3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2906787A" w14:textId="77777777" w:rsidR="00D86641" w:rsidRDefault="00D86641" w:rsidP="00C84903">
      <w:pPr>
        <w:suppressLineNumbers/>
        <w:jc w:val="center"/>
        <w:rPr>
          <w:rFonts w:cstheme="minorHAnsi"/>
          <w:b/>
          <w:lang w:val="en-US"/>
        </w:rPr>
      </w:pPr>
    </w:p>
    <w:p w14:paraId="129F4A1C" w14:textId="03EAC57B" w:rsidR="00D86641" w:rsidRDefault="00D86641" w:rsidP="00D86641">
      <w:pPr>
        <w:suppressLineNumbers/>
        <w:rPr>
          <w:rFonts w:cstheme="minorHAnsi"/>
          <w:b/>
          <w:lang w:val="en-US"/>
        </w:rPr>
      </w:pPr>
    </w:p>
    <w:p w14:paraId="60A6A0BA" w14:textId="77777777" w:rsidR="00D86641" w:rsidRPr="001D4979" w:rsidRDefault="00D86641" w:rsidP="00D86641">
      <w:pPr>
        <w:suppressLineNumbers/>
        <w:rPr>
          <w:rFonts w:cstheme="minorHAnsi"/>
          <w:b/>
          <w:lang w:val="en-US"/>
        </w:rPr>
      </w:pPr>
    </w:p>
    <w:p w14:paraId="71EF9336" w14:textId="77777777" w:rsidR="00D86641" w:rsidRDefault="00D86641">
      <w:pPr>
        <w:rPr>
          <w:lang w:val="en-US"/>
        </w:rPr>
        <w:sectPr w:rsidR="00D86641" w:rsidSect="00D86641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3AADF59D" w14:textId="4B50B2FE" w:rsidR="00D86641" w:rsidRDefault="00D86641">
      <w:pPr>
        <w:rPr>
          <w:lang w:val="en-US"/>
        </w:rPr>
      </w:pPr>
    </w:p>
    <w:p w14:paraId="7366D6F0" w14:textId="77777777" w:rsidR="00C84903" w:rsidRPr="001D4979" w:rsidRDefault="00C84903">
      <w:pPr>
        <w:rPr>
          <w:lang w:val="en-US"/>
        </w:rPr>
      </w:pPr>
    </w:p>
    <w:p w14:paraId="61BF5172" w14:textId="7866C8DC" w:rsidR="00C84903" w:rsidRPr="00326EEE" w:rsidRDefault="00C84903" w:rsidP="00C84903">
      <w:pPr>
        <w:pStyle w:val="Didascalia"/>
        <w:keepNext/>
        <w:suppressLineNumbers/>
        <w:rPr>
          <w:rFonts w:asciiTheme="minorHAnsi" w:hAnsiTheme="minorHAnsi" w:cstheme="minorHAnsi"/>
          <w:i w:val="0"/>
          <w:color w:val="auto"/>
          <w:sz w:val="20"/>
          <w:szCs w:val="20"/>
        </w:rPr>
      </w:pP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t xml:space="preserve">Table </w:t>
      </w:r>
      <w:r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t>S</w:t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fldChar w:fldCharType="begin"/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instrText xml:space="preserve"> SEQ Table \* ARABIC </w:instrText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fldChar w:fldCharType="separate"/>
      </w:r>
      <w:r>
        <w:rPr>
          <w:rFonts w:asciiTheme="minorHAnsi" w:hAnsiTheme="minorHAnsi" w:cstheme="minorHAnsi"/>
          <w:b/>
          <w:bCs/>
          <w:i w:val="0"/>
          <w:noProof/>
          <w:color w:val="auto"/>
          <w:sz w:val="20"/>
          <w:szCs w:val="20"/>
        </w:rPr>
        <w:t>1</w:t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fldChar w:fldCharType="end"/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t>.</w:t>
      </w:r>
      <w:r w:rsidRPr="00326EEE">
        <w:rPr>
          <w:rFonts w:asciiTheme="minorHAnsi" w:hAnsiTheme="minorHAnsi" w:cstheme="minorHAnsi"/>
          <w:i w:val="0"/>
          <w:color w:val="auto"/>
          <w:sz w:val="20"/>
          <w:szCs w:val="20"/>
        </w:rPr>
        <w:t xml:space="preserve"> List of primer for each molecular marker</w:t>
      </w:r>
    </w:p>
    <w:tbl>
      <w:tblPr>
        <w:tblStyle w:val="Tabellaelenco6acolori1"/>
        <w:tblW w:w="0" w:type="auto"/>
        <w:tblLook w:val="04A0" w:firstRow="1" w:lastRow="0" w:firstColumn="1" w:lastColumn="0" w:noHBand="0" w:noVBand="1"/>
      </w:tblPr>
      <w:tblGrid>
        <w:gridCol w:w="704"/>
        <w:gridCol w:w="1985"/>
        <w:gridCol w:w="4252"/>
        <w:gridCol w:w="2687"/>
      </w:tblGrid>
      <w:tr w:rsidR="00C84903" w:rsidRPr="00326EEE" w14:paraId="63D3F919" w14:textId="77777777" w:rsidTr="008F6D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</w:tcPr>
          <w:p w14:paraId="03A47A61" w14:textId="77777777" w:rsidR="00C84903" w:rsidRPr="00326EEE" w:rsidRDefault="00C84903" w:rsidP="008F6D5E">
            <w:pPr>
              <w:rPr>
                <w:rFonts w:cstheme="minorHAnsi"/>
                <w:sz w:val="20"/>
              </w:rPr>
            </w:pPr>
          </w:p>
        </w:tc>
        <w:tc>
          <w:tcPr>
            <w:tcW w:w="1985" w:type="dxa"/>
          </w:tcPr>
          <w:p w14:paraId="57F7874C" w14:textId="77777777" w:rsidR="00C84903" w:rsidRPr="00326EEE" w:rsidRDefault="00C84903" w:rsidP="008F6D5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</w:p>
        </w:tc>
        <w:tc>
          <w:tcPr>
            <w:tcW w:w="4252" w:type="dxa"/>
          </w:tcPr>
          <w:p w14:paraId="4E0E40F4" w14:textId="77777777" w:rsidR="00C84903" w:rsidRPr="00326EEE" w:rsidRDefault="00C84903" w:rsidP="008F6D5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326EEE">
              <w:rPr>
                <w:rFonts w:cstheme="minorHAnsi"/>
              </w:rPr>
              <w:t>Sequence primer 5’-3’</w:t>
            </w:r>
          </w:p>
        </w:tc>
        <w:tc>
          <w:tcPr>
            <w:tcW w:w="2687" w:type="dxa"/>
          </w:tcPr>
          <w:p w14:paraId="13DEC263" w14:textId="77777777" w:rsidR="00C84903" w:rsidRPr="00326EEE" w:rsidRDefault="00C84903" w:rsidP="008F6D5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</w:p>
        </w:tc>
      </w:tr>
      <w:tr w:rsidR="00C84903" w:rsidRPr="00326EEE" w14:paraId="7BD80F87" w14:textId="77777777" w:rsidTr="008F6D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</w:tcPr>
          <w:p w14:paraId="56082992" w14:textId="77777777" w:rsidR="00C84903" w:rsidRPr="00326EEE" w:rsidRDefault="00C84903" w:rsidP="008F6D5E">
            <w:pPr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12S</w:t>
            </w:r>
          </w:p>
        </w:tc>
        <w:tc>
          <w:tcPr>
            <w:tcW w:w="1985" w:type="dxa"/>
          </w:tcPr>
          <w:p w14:paraId="3CFF9699" w14:textId="77777777" w:rsidR="003E6318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12SI</w:t>
            </w:r>
          </w:p>
          <w:p w14:paraId="122F98B0" w14:textId="094BD38E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12SIII</w:t>
            </w:r>
          </w:p>
        </w:tc>
        <w:tc>
          <w:tcPr>
            <w:tcW w:w="4252" w:type="dxa"/>
          </w:tcPr>
          <w:p w14:paraId="470158D3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TGCCAGCAGCCGCGGTTA- GAGCGACGGGCGRTTWGTAC</w:t>
            </w:r>
          </w:p>
        </w:tc>
        <w:tc>
          <w:tcPr>
            <w:tcW w:w="2687" w:type="dxa"/>
          </w:tcPr>
          <w:p w14:paraId="19B97C08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proofErr w:type="spellStart"/>
            <w:r w:rsidRPr="00326EEE">
              <w:rPr>
                <w:rFonts w:cstheme="minorHAnsi"/>
                <w:sz w:val="20"/>
              </w:rPr>
              <w:t>Oliverio</w:t>
            </w:r>
            <w:proofErr w:type="spellEnd"/>
            <w:r w:rsidRPr="00326EEE">
              <w:rPr>
                <w:rFonts w:cstheme="minorHAnsi"/>
                <w:sz w:val="20"/>
              </w:rPr>
              <w:t xml:space="preserve"> &amp; </w:t>
            </w:r>
            <w:proofErr w:type="spellStart"/>
            <w:r w:rsidRPr="00326EEE">
              <w:rPr>
                <w:rFonts w:cstheme="minorHAnsi"/>
                <w:sz w:val="20"/>
              </w:rPr>
              <w:t>Mariottini</w:t>
            </w:r>
            <w:proofErr w:type="spellEnd"/>
            <w:r w:rsidRPr="00326EEE">
              <w:rPr>
                <w:rFonts w:cstheme="minorHAnsi"/>
                <w:sz w:val="20"/>
              </w:rPr>
              <w:t>, 2001</w:t>
            </w:r>
          </w:p>
        </w:tc>
      </w:tr>
      <w:tr w:rsidR="00C84903" w:rsidRPr="00326EEE" w14:paraId="41934C8A" w14:textId="77777777" w:rsidTr="008F6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</w:tcPr>
          <w:p w14:paraId="2AD898F8" w14:textId="77777777" w:rsidR="00C84903" w:rsidRPr="00326EEE" w:rsidRDefault="00C84903" w:rsidP="008F6D5E">
            <w:pPr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16S</w:t>
            </w:r>
          </w:p>
        </w:tc>
        <w:tc>
          <w:tcPr>
            <w:tcW w:w="1985" w:type="dxa"/>
          </w:tcPr>
          <w:p w14:paraId="185BF6E4" w14:textId="77777777" w:rsidR="003E6318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16SA</w:t>
            </w:r>
          </w:p>
          <w:p w14:paraId="52711D5C" w14:textId="470B522A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proofErr w:type="spellStart"/>
            <w:r w:rsidRPr="00326EEE">
              <w:rPr>
                <w:rFonts w:cstheme="minorHAnsi"/>
                <w:sz w:val="20"/>
              </w:rPr>
              <w:t>CgLE</w:t>
            </w:r>
            <w:r w:rsidRPr="00326EEE">
              <w:rPr>
                <w:rFonts w:cstheme="minorHAnsi"/>
                <w:sz w:val="20"/>
                <w:vertAlign w:val="superscript"/>
              </w:rPr>
              <w:t>UUR</w:t>
            </w:r>
            <w:proofErr w:type="spellEnd"/>
          </w:p>
        </w:tc>
        <w:tc>
          <w:tcPr>
            <w:tcW w:w="4252" w:type="dxa"/>
          </w:tcPr>
          <w:p w14:paraId="58804643" w14:textId="77777777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CGCCTGTTTATCAAAAACAT- TATTTAGGGCTTAAACCTAATGCAC</w:t>
            </w:r>
          </w:p>
        </w:tc>
        <w:tc>
          <w:tcPr>
            <w:tcW w:w="2687" w:type="dxa"/>
          </w:tcPr>
          <w:p w14:paraId="4C144B23" w14:textId="77777777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lang w:val="it-IT"/>
              </w:rPr>
            </w:pPr>
            <w:r w:rsidRPr="00326EEE">
              <w:rPr>
                <w:rFonts w:cstheme="minorHAnsi"/>
                <w:sz w:val="20"/>
                <w:lang w:val="it-IT"/>
              </w:rPr>
              <w:t xml:space="preserve">Palumbi, 1996; </w:t>
            </w:r>
            <w:proofErr w:type="spellStart"/>
            <w:r w:rsidRPr="00326EEE">
              <w:rPr>
                <w:rFonts w:cstheme="minorHAnsi"/>
                <w:sz w:val="20"/>
                <w:lang w:val="it-IT"/>
              </w:rPr>
              <w:t>Hayashi</w:t>
            </w:r>
            <w:proofErr w:type="spellEnd"/>
            <w:r w:rsidRPr="00326EEE">
              <w:rPr>
                <w:rFonts w:cstheme="minorHAnsi"/>
                <w:sz w:val="20"/>
                <w:lang w:val="it-IT"/>
              </w:rPr>
              <w:t>, 2003</w:t>
            </w:r>
          </w:p>
        </w:tc>
      </w:tr>
      <w:tr w:rsidR="00C84903" w:rsidRPr="00B5290E" w14:paraId="236FFB21" w14:textId="77777777" w:rsidTr="008F6D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</w:tcPr>
          <w:p w14:paraId="4AEC2745" w14:textId="77777777" w:rsidR="00C84903" w:rsidRPr="00326EEE" w:rsidRDefault="00C84903" w:rsidP="008F6D5E">
            <w:pPr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28S</w:t>
            </w:r>
          </w:p>
        </w:tc>
        <w:tc>
          <w:tcPr>
            <w:tcW w:w="1985" w:type="dxa"/>
          </w:tcPr>
          <w:p w14:paraId="3760042D" w14:textId="77777777" w:rsidR="003E6318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lang w:val="it-IT"/>
              </w:rPr>
            </w:pPr>
            <w:r w:rsidRPr="00326EEE">
              <w:rPr>
                <w:rFonts w:cstheme="minorHAnsi"/>
                <w:sz w:val="20"/>
                <w:lang w:val="it-IT"/>
              </w:rPr>
              <w:t>LSU5’</w:t>
            </w:r>
          </w:p>
          <w:p w14:paraId="60AB5370" w14:textId="02CAC123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lang w:val="it-IT"/>
              </w:rPr>
            </w:pPr>
            <w:r w:rsidRPr="00326EEE">
              <w:rPr>
                <w:rFonts w:cstheme="minorHAnsi"/>
                <w:sz w:val="20"/>
                <w:lang w:val="it-IT"/>
              </w:rPr>
              <w:t>ECD2S</w:t>
            </w:r>
          </w:p>
          <w:p w14:paraId="66EF3A1F" w14:textId="77777777" w:rsidR="003E6318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lang w:val="it-IT"/>
              </w:rPr>
            </w:pPr>
            <w:r w:rsidRPr="00326EEE">
              <w:rPr>
                <w:rFonts w:cstheme="minorHAnsi"/>
                <w:sz w:val="20"/>
                <w:lang w:val="it-IT"/>
              </w:rPr>
              <w:t>900F</w:t>
            </w:r>
          </w:p>
          <w:p w14:paraId="27ACD392" w14:textId="3397F06C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  <w:lang w:val="it-IT"/>
              </w:rPr>
              <w:t>LSU1600</w:t>
            </w:r>
          </w:p>
        </w:tc>
        <w:tc>
          <w:tcPr>
            <w:tcW w:w="4252" w:type="dxa"/>
          </w:tcPr>
          <w:p w14:paraId="2C3D4063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TAGGTCGACCCGCTGAAYTTAAGCA- CTTGGTCCGTGTTTCAAGACGG</w:t>
            </w:r>
          </w:p>
          <w:p w14:paraId="44DBE038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CCGTCTTGAAACACGGACCAAG- AGCGCCATCCATTTTCAGG</w:t>
            </w:r>
          </w:p>
        </w:tc>
        <w:tc>
          <w:tcPr>
            <w:tcW w:w="2687" w:type="dxa"/>
          </w:tcPr>
          <w:p w14:paraId="42359E68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Littlewood et al., 2000;</w:t>
            </w:r>
          </w:p>
          <w:p w14:paraId="1E0AE25C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</w:p>
          <w:p w14:paraId="229AB073" w14:textId="77777777" w:rsidR="00C84903" w:rsidRPr="00326EEE" w:rsidRDefault="00C84903" w:rsidP="008F6D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Williams et al., 2003</w:t>
            </w:r>
          </w:p>
        </w:tc>
      </w:tr>
      <w:tr w:rsidR="00C84903" w:rsidRPr="00326EEE" w14:paraId="47A89960" w14:textId="77777777" w:rsidTr="008F6D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</w:tcPr>
          <w:p w14:paraId="1A01E22E" w14:textId="788EDFE6" w:rsidR="00C84903" w:rsidRPr="0059771B" w:rsidRDefault="0059771B" w:rsidP="008F6D5E">
            <w:pPr>
              <w:rPr>
                <w:rFonts w:cstheme="minorHAnsi"/>
                <w:i/>
                <w:iCs/>
                <w:sz w:val="20"/>
              </w:rPr>
            </w:pPr>
            <w:r>
              <w:rPr>
                <w:rFonts w:cstheme="minorHAnsi"/>
                <w:i/>
                <w:iCs/>
                <w:sz w:val="20"/>
              </w:rPr>
              <w:t>c</w:t>
            </w:r>
            <w:r w:rsidRPr="0059771B">
              <w:rPr>
                <w:rFonts w:cstheme="minorHAnsi"/>
                <w:i/>
                <w:iCs/>
                <w:sz w:val="20"/>
              </w:rPr>
              <w:t>ox1</w:t>
            </w:r>
          </w:p>
        </w:tc>
        <w:tc>
          <w:tcPr>
            <w:tcW w:w="1985" w:type="dxa"/>
          </w:tcPr>
          <w:p w14:paraId="5A4593D0" w14:textId="77777777" w:rsidR="003E6318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LCO1490</w:t>
            </w:r>
          </w:p>
          <w:p w14:paraId="554EB33C" w14:textId="40D22E43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HCO2198</w:t>
            </w:r>
          </w:p>
        </w:tc>
        <w:tc>
          <w:tcPr>
            <w:tcW w:w="4252" w:type="dxa"/>
          </w:tcPr>
          <w:p w14:paraId="473EEB4C" w14:textId="77777777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t>GGTCAACAAATCATAAAGATATTGG-TTAACTTCAGGGTGACCAAAAAATCA</w:t>
            </w:r>
          </w:p>
        </w:tc>
        <w:tc>
          <w:tcPr>
            <w:tcW w:w="2687" w:type="dxa"/>
          </w:tcPr>
          <w:p w14:paraId="53D5AF08" w14:textId="77777777" w:rsidR="00C84903" w:rsidRPr="00326EEE" w:rsidRDefault="00C84903" w:rsidP="008F6D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</w:rPr>
            </w:pPr>
            <w:r w:rsidRPr="00326EEE">
              <w:rPr>
                <w:rFonts w:cstheme="minorHAnsi"/>
                <w:sz w:val="20"/>
              </w:rPr>
              <w:fldChar w:fldCharType="begin" w:fldLock="1"/>
            </w:r>
            <w:r>
              <w:rPr>
                <w:rFonts w:cstheme="minorHAnsi"/>
                <w:sz w:val="20"/>
              </w:rPr>
              <w:instrText>ADDIN CSL_CITATION {"citationItems":[{"id":"ITEM-1","itemData":{"ISSN":"1053-6426","PMID":"7881515","abstract":"We describe \"universal\" DNA primers for polymerase chain reaction (PCR) amplification of a 710-bp fragment of the mitochondrial cytochrome c oxidase subunit I gene (COI) from 11 invertebrate phyla: Echinodermata, Mollusca, Annelida, Pogonophora, Arthropoda, Nemertinea, Echiura, Sipuncula, Platyhelminthes, Tardigrada, and Coelenterata, as well as the putative phylum Vestimentifera. Preliminary comparisons revealed that these COI primers generate informative sequences for phylogenetic analyses at the species and higher taxonomic levels.","author":[{"dropping-particle":"","family":"Folmer","given":"O","non-dropping-particle":"","parse-names":false,"suffix":""},{"dropping-particle":"","family":"Black","given":"M","non-dropping-particle":"","parse-names":false,"suffix":""},{"dropping-particle":"","family":"Hoeh","given":"W","non-dropping-particle":"","parse-names":false,"suffix":""},{"dropping-particle":"","family":"Lutz","given":"R","non-dropping-particle":"","parse-names":false,"suffix":""},{"dropping-particle":"","family":"Vrijenhoek","given":"R","non-dropping-particle":"","parse-names":false,"suffix":""}],"container-title":"Molecular marine biology and biotechnology","id":"ITEM-1","issue":"5","issued":{"date-parts":[["1994","10"]]},"page":"294-9","title":"DNA primers for amplification of mitochondrial cytochrome c oxidase subunit I from diverse metazoan invertebrates.","type":"article-journal","volume":"3"},"uris":["http://www.mendeley.com/documents/?uuid=90380ccc-3cf7-4c90-8c50-31a8528c07b6"]}],"mendeley":{"formattedCitation":"(Folmer et al., 1994)","manualFormatting":"Folmer et al., 1994","plainTextFormattedCitation":"(Folmer et al., 1994)","previouslyFormattedCitation":"(Folmer et al., 1994)"},"properties":{"noteIndex":0},"schema":"https://github.com/citation-style-language/schema/raw/master/csl-citation.json"}</w:instrText>
            </w:r>
            <w:r w:rsidRPr="00326EEE">
              <w:rPr>
                <w:rFonts w:cstheme="minorHAnsi"/>
                <w:sz w:val="20"/>
              </w:rPr>
              <w:fldChar w:fldCharType="separate"/>
            </w:r>
            <w:r w:rsidRPr="00326EEE">
              <w:rPr>
                <w:rFonts w:cstheme="minorHAnsi"/>
                <w:noProof/>
                <w:sz w:val="20"/>
              </w:rPr>
              <w:t>Folmer et al., 1994</w:t>
            </w:r>
            <w:r w:rsidRPr="00326EEE">
              <w:rPr>
                <w:rFonts w:cstheme="minorHAnsi"/>
                <w:sz w:val="20"/>
              </w:rPr>
              <w:fldChar w:fldCharType="end"/>
            </w:r>
          </w:p>
        </w:tc>
      </w:tr>
    </w:tbl>
    <w:p w14:paraId="2A10DF0E" w14:textId="77777777" w:rsidR="00C84903" w:rsidRPr="00326EEE" w:rsidRDefault="00C84903" w:rsidP="00C84903">
      <w:pPr>
        <w:suppressLineNumbers/>
        <w:ind w:hanging="284"/>
        <w:rPr>
          <w:rFonts w:cstheme="minorHAnsi"/>
          <w:lang w:val="en-GB"/>
        </w:rPr>
      </w:pPr>
    </w:p>
    <w:p w14:paraId="4E220CDE" w14:textId="77777777" w:rsidR="00D86641" w:rsidRDefault="00D86641"/>
    <w:p w14:paraId="43F7330E" w14:textId="77777777" w:rsidR="00D86641" w:rsidRDefault="00D86641"/>
    <w:p w14:paraId="12456AE7" w14:textId="7848B8CF" w:rsidR="00D86641" w:rsidRDefault="00D86641"/>
    <w:p w14:paraId="18E6CAE6" w14:textId="69028A08" w:rsidR="00D86641" w:rsidRDefault="00D86641"/>
    <w:p w14:paraId="217642C1" w14:textId="50EBA487" w:rsidR="00D86641" w:rsidRDefault="00D86641"/>
    <w:p w14:paraId="7B13B4A4" w14:textId="3E060378" w:rsidR="00D86641" w:rsidRDefault="00D86641"/>
    <w:p w14:paraId="07BFF13B" w14:textId="699627B8" w:rsidR="00D86641" w:rsidRDefault="00D86641"/>
    <w:p w14:paraId="407E9C07" w14:textId="54349EBF" w:rsidR="00D86641" w:rsidRDefault="00D86641"/>
    <w:p w14:paraId="01BAD5F0" w14:textId="77AE15C7" w:rsidR="00D86641" w:rsidRDefault="00D86641"/>
    <w:p w14:paraId="6C8658F8" w14:textId="79102597" w:rsidR="00D86641" w:rsidRDefault="00D86641"/>
    <w:p w14:paraId="7B7F09AA" w14:textId="53A2A9AE" w:rsidR="00D86641" w:rsidRDefault="00D86641"/>
    <w:p w14:paraId="225459D8" w14:textId="190780F3" w:rsidR="00D86641" w:rsidRDefault="00D86641"/>
    <w:p w14:paraId="4FEA96B6" w14:textId="75A492F0" w:rsidR="00D86641" w:rsidRDefault="00D86641"/>
    <w:p w14:paraId="45A604B0" w14:textId="77777777" w:rsidR="00D86641" w:rsidRDefault="00D86641"/>
    <w:p w14:paraId="2FA454E6" w14:textId="77777777" w:rsidR="00D86641" w:rsidRDefault="00D86641"/>
    <w:p w14:paraId="0223FCC4" w14:textId="77777777" w:rsidR="00E35898" w:rsidRDefault="00E35898">
      <w:pPr>
        <w:sectPr w:rsidR="00E35898" w:rsidSect="00C84903">
          <w:pgSz w:w="16840" w:h="11900" w:orient="landscape"/>
          <w:pgMar w:top="1134" w:right="1134" w:bottom="1134" w:left="1417" w:header="708" w:footer="708" w:gutter="0"/>
          <w:cols w:space="708"/>
          <w:docGrid w:linePitch="360"/>
        </w:sectPr>
      </w:pPr>
    </w:p>
    <w:p w14:paraId="6528EEB6" w14:textId="77777777" w:rsidR="00D86641" w:rsidRDefault="00D86641"/>
    <w:p w14:paraId="287AA74A" w14:textId="232B70CC" w:rsidR="00C84903" w:rsidRPr="00C84903" w:rsidRDefault="00D86641">
      <w:pPr>
        <w:rPr>
          <w:sz w:val="20"/>
          <w:szCs w:val="20"/>
          <w:lang w:val="en-US"/>
        </w:rPr>
      </w:pPr>
      <w:r w:rsidRPr="008C4D1A">
        <w:rPr>
          <w:lang w:val="en-US"/>
        </w:rPr>
        <w:t xml:space="preserve">Table </w:t>
      </w:r>
      <w:r w:rsidR="00C84903" w:rsidRPr="00C84903">
        <w:rPr>
          <w:b/>
          <w:bCs/>
          <w:sz w:val="20"/>
          <w:szCs w:val="20"/>
          <w:lang w:val="en-US"/>
        </w:rPr>
        <w:t>S2.</w:t>
      </w:r>
      <w:r w:rsidR="00C84903" w:rsidRPr="00C84903">
        <w:rPr>
          <w:sz w:val="20"/>
          <w:szCs w:val="20"/>
          <w:lang w:val="en-US"/>
        </w:rPr>
        <w:t xml:space="preserve"> Specimens included in the dataset with GenBank accession number of genetic sequences.</w:t>
      </w:r>
      <w:r w:rsidR="00E35898">
        <w:rPr>
          <w:sz w:val="20"/>
          <w:szCs w:val="20"/>
          <w:lang w:val="en-US"/>
        </w:rPr>
        <w:t xml:space="preserve"> * indicates </w:t>
      </w:r>
      <w:r w:rsidR="00F00EAF">
        <w:rPr>
          <w:sz w:val="20"/>
          <w:szCs w:val="20"/>
          <w:lang w:val="en-US"/>
        </w:rPr>
        <w:t xml:space="preserve">types species and </w:t>
      </w:r>
      <w:r w:rsidR="00E35898">
        <w:rPr>
          <w:sz w:val="20"/>
          <w:szCs w:val="20"/>
          <w:lang w:val="en-US"/>
        </w:rPr>
        <w:t>sequences newly produced for this paper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87"/>
        <w:gridCol w:w="1786"/>
        <w:gridCol w:w="1786"/>
        <w:gridCol w:w="4534"/>
        <w:gridCol w:w="1134"/>
        <w:gridCol w:w="1134"/>
        <w:gridCol w:w="1134"/>
        <w:gridCol w:w="1134"/>
      </w:tblGrid>
      <w:tr w:rsidR="00E35898" w:rsidRPr="00E35898" w14:paraId="06ED7D4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7FC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Speci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E3D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Authorship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FD4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Voucher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87AC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Localit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89EB2" w14:textId="09DEEBF9" w:rsidR="00E35898" w:rsidRPr="0059771B" w:rsidRDefault="0059771B" w:rsidP="00E35898">
            <w:pPr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18"/>
                <w:szCs w:val="18"/>
                <w:lang w:eastAsia="it-IT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18"/>
                <w:szCs w:val="18"/>
                <w:lang w:eastAsia="it-IT"/>
              </w:rPr>
              <w:t>c</w:t>
            </w:r>
            <w:r w:rsidRPr="0059771B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18"/>
                <w:szCs w:val="18"/>
                <w:lang w:eastAsia="it-IT"/>
              </w:rPr>
              <w:t>ox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D0C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16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0CA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12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681C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28S</w:t>
            </w:r>
          </w:p>
        </w:tc>
      </w:tr>
      <w:tr w:rsidR="00E35898" w:rsidRPr="00E35898" w14:paraId="47D4472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5FEC83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Aspell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Keen, 197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F7BF7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1DFF93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869052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FF7964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84C742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811315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69EDEB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8DABD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AE0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s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edi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F5B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7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6823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9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28A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9, 09°33.1'N, 123°44'E, 8-10 m; caves in the reef wal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0C2D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5207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F47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5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CAB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FCA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3*</w:t>
            </w:r>
          </w:p>
        </w:tc>
      </w:tr>
      <w:tr w:rsidR="00E35898" w:rsidRPr="00E35898" w14:paraId="7806F41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A077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s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roduc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492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ease,186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205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FEBC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8, 09°37.1'N, 123°46.1'E, 0-3 m; subtidal reef platfor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74D3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CFE9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5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C94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85B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4*</w:t>
            </w:r>
          </w:p>
        </w:tc>
      </w:tr>
      <w:tr w:rsidR="00E35898" w:rsidRPr="00E35898" w14:paraId="5892624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E7A8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ttilios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odulife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08A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F85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5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57882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oré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EP36, 15°33.1'S, 167°12.2'E, 60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E04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B8F8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EED8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B8E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2</w:t>
            </w:r>
          </w:p>
        </w:tc>
      </w:tr>
      <w:tr w:rsidR="00E35898" w:rsidRPr="00E35898" w14:paraId="1CF0463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1105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rm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uchet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DA0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rrigu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Merle, 2014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295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885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4F51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Guadeloupe, Est Petite Terre; KARUBENTHOS 2012, GD60, 16°12.05'N, 61°03.9'W, 9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BA5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5916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1D30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02A1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EC93D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3AAE1A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2A5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rm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eglec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624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ab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7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28F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6DD8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Panglao I.; PANGLAO 2004, L76-L77, 09°36.5'N, 123°43.3'E, 80-12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D95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3B93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4CA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D06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6</w:t>
            </w:r>
          </w:p>
        </w:tc>
      </w:tr>
      <w:tr w:rsidR="00E35898" w:rsidRPr="00E35898" w14:paraId="3F302B4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FB53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rm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waren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6AD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0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8E76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1DF3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Ile des Pins; NORFOLK 2, DW2156, 22°54'S, 167°15'E, 468-5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D0C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62D4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A3AC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CAA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7</w:t>
            </w:r>
          </w:p>
        </w:tc>
      </w:tr>
      <w:tr w:rsidR="00E35898" w:rsidRPr="00E35898" w14:paraId="57A198F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5F9D3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Coralliophilinae Chenu, 1859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C3208F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68EE74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34BC98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D7E994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CCC22B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E5BECF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79DB12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3E5E94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75B1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rm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8E0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I, 191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4128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858A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09°30.83'N, 123°41.26'E, 15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CF52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C68D4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68C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EF7E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52D3D1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3EB3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noit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378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Tiberi, 185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BBA5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m-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4279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reec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yclad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2EE1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97A18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C67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2936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BD45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7C73D6C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DA2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rnard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E02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K. Nicolay, 198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B51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2D0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Ivory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as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tertidal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B43D6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A407C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B77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B136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3CB0A7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2AD51" w14:textId="03EA3A3A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rinifer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FB20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3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C7E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FE03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ici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Ustica I.; 0-1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8861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166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B4F17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A130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4</w:t>
            </w:r>
          </w:p>
        </w:tc>
      </w:tr>
      <w:tr w:rsidR="00E35898" w:rsidRPr="00E35898" w14:paraId="446C37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5DDE7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rist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C1D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7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6805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F0F9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P3, 09°31.1'N, 123°41.5'E, 1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F53DA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4C671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CF6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2AE3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684179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8C1F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burghi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AE6B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5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4D93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9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DEEA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58602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6D342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56A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161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E81153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892EF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diadem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C1F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168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9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264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2687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15FFF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096E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F2B11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C7E98C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72E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emm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B502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hika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6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FC9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9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4D2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P3, 09°31.1'N, 123°41.5'E, 1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010A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FADDC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A183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20E8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62C4F0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769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mimaruma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351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783C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7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C14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CP3011, 18°48'S, 163°17'E, 612-621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5D360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EF07C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0B528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693B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5*</w:t>
            </w:r>
          </w:p>
        </w:tc>
      </w:tr>
      <w:tr w:rsidR="00E35898" w:rsidRPr="00E35898" w14:paraId="3B8F072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E1BE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akayasu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7BC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hika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7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A67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9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6D2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5EDC5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39083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C3E4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EE1B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178EB8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30E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neocaledonicus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19D0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Oliverio, 200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1EF1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7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DD4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69, 18°14'S, 163°03'E, 246-249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7C13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F6A1B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A7DE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32A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6*</w:t>
            </w:r>
          </w:p>
        </w:tc>
      </w:tr>
      <w:tr w:rsidR="00E35898" w:rsidRPr="00E35898" w14:paraId="0F900FF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FC9A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rinceps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79C9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lvi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F9B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0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C02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Ride de Norfolk; NORFOLK 1, CP1713, 23°22'S, 168°04'E, 204-21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9845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B9C9F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51C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B2E1D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FD0D58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0418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pinos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9FB67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87A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2B1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els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EBISCO, DW2520, 24°06'S, 159°41'E, 350-4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EE6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373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597D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EA0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5</w:t>
            </w:r>
          </w:p>
        </w:tc>
      </w:tr>
      <w:tr w:rsidR="00E35898" w:rsidRPr="00E35898" w14:paraId="5FE58DD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B586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bel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yamato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B5D8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F01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8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D874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51, 18°58'S, 163°25'E, 0-3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F92E5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734DB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785ED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DB01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7*</w:t>
            </w:r>
          </w:p>
        </w:tc>
      </w:tr>
      <w:tr w:rsidR="00E35898" w:rsidRPr="00E35898" w14:paraId="41BA45A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EE8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th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281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liverio, 200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0C8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8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E088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3016, 19°05'S, 163°28'E, 244-252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8EF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096C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BEF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3B731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62C764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F85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ev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6FBB4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F98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br-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40626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scan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0B456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71A8A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F6A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2936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7A9E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92FBAD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3136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ulbiform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D4A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nrad, 183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7BE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2172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  Baldwin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ve; SANTO 2006, FR58, 15°35.2'S, 167°02.1'E, 3-18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4F03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8A7B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61F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F893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200D16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F89B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lathr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339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FF2A2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SA D253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0D85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South Af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twalum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; 30.48° S, 30.63° E; intertidal rock pool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79121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B9064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31C1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72C7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7B8B6AF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E3A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stula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68BA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79C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E9FA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Yeme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rs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7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0EB7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AD5AC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F9BE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8D5F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33403B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394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uracao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BC3A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tkam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B. W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ekse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7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AA4F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MNH 500432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849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uracao,  Playa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Daaiboo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12.212°N, 69.087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34B4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187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FAC7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8CB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293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30AB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9D8239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7F7C5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r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1EE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7B21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072A5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EF2D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863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C003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4E76A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9E8E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65897A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AD4A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r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D52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1A3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2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6AD1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Yate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B4A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A920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912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A5A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96</w:t>
            </w:r>
          </w:p>
        </w:tc>
      </w:tr>
      <w:tr w:rsidR="00E35898" w:rsidRPr="00E35898" w14:paraId="7C4450D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E86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ontanangioy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ED74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mrigli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Mariottini, 2000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599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UR BAU 34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BAFE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Spain, Tenerif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en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South, off Cueva Corvina; 28.34°N, 16.92°W, 32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770F8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9B57C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34D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4C898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FBE7F0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E11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al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0AF1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illwy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2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ABD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MNH 50042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3072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uracao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uebay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12.135°N, 68.987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99E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187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2A71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419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293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3EC95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443873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BC5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kaofitor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33C3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ega, Vega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u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0A088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6419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Spai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en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Sur, Tenerife, Canary I.; 28°20.5'N, 16°55.5'W, 0-32 m; o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ntipathell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wollastoni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3F252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82421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D061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4FE65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6F96A9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A748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yendorff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FC3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alcara, 184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3F28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3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3EF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Cape Circeo; 41.18°N, 13.07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FB6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939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C86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2975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E915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6</w:t>
            </w:r>
          </w:p>
        </w:tc>
      </w:tr>
      <w:tr w:rsidR="00E35898" w:rsidRPr="00E35898" w14:paraId="552B135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A724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ir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FD93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tton &amp; Godfrey, 19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C62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WAM S1086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E94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Australia, Geography Bay; 33.62°S, 115.3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65F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FCC58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342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BF3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7</w:t>
            </w:r>
          </w:p>
        </w:tc>
      </w:tr>
      <w:tr w:rsidR="00E35898" w:rsidRPr="00E35898" w14:paraId="7472FD8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23F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ovoid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A5BE9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su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C6B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7DD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CP2976, 18°15'S, 163°06'E, 258-274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F3E7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9600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5DF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2C4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8*</w:t>
            </w:r>
          </w:p>
        </w:tc>
      </w:tr>
      <w:tr w:rsidR="00E35898" w:rsidRPr="00E35898" w14:paraId="5DA4DB2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4AED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normit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4013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nterosat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F5A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pa-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91AF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Latiu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AC5D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978D2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E67B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2936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AE5FF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F24E5B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83F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radul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ADEA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BBA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UR BAU 1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23B9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ook Islands, Rarotonga; 20.2°S, 159.72°W, 12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34271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CD133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63D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553D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F88A7B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E4AE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ichard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CE9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. Fischer, 188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ECE1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NM 152687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35C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USA, Many Mounds site, west of Sanibel,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Florida ;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26°12'27''N, 84°43'34''W , 478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C80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M3076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C1B3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18039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4E93C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0799EE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6F09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alebr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7E9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. Adams &amp; A. Adams, 1864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EF6D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MNH 500426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2E0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uracao,  Directors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; 12.067°N, 68.861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EE6F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187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0EF8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DB7B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8293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D85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4BD0E9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146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quamosissim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7F1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87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1CD4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SA D966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D28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outh Africa, Zululand, Boteler Point; 27.01° S, 32.86° E; intertidal rock pool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C50E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DA5C0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999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43D1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74D2BE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626E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go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02B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riottini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mrigli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olá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FE9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tr-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D257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pa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lic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343E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5DB52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B6A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9373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3034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DE4C28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A5387" w14:textId="4BC86D6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ophi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violace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8319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6D1A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F51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a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339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B73B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E39E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2B9F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97</w:t>
            </w:r>
          </w:p>
        </w:tc>
      </w:tr>
      <w:tr w:rsidR="00E35898" w:rsidRPr="00E35898" w14:paraId="5CCC0A4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846D4" w14:textId="6319FA4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mozam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icin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92284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dle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tterd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0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00FE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519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0EB7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Zealand, NE of Table Cap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h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Peninsula; RV Tangaro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AE3E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0D3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5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057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F9F2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9986D7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40C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aler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nodon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3E638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C02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34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9D97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Indone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unake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sland; 1.62°N, 124.77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991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1C7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EAE6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J2936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4E8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0</w:t>
            </w:r>
          </w:p>
        </w:tc>
      </w:tr>
      <w:tr w:rsidR="00E35898" w:rsidRPr="00E35898" w14:paraId="1F32D8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BF6B3" w14:textId="76A4862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irt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quamos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3F8A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ivona e Bernardi, 183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737B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70-1-67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277B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Italy, Nameless-Urania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nk ;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ruise M70-1, R/V METEOR, , 36° 50.340', 13° 09.300', 544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8C0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9D1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5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73D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B1FC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9*</w:t>
            </w:r>
          </w:p>
        </w:tc>
      </w:tr>
      <w:tr w:rsidR="00E35898" w:rsidRPr="00E35898" w14:paraId="2B0070C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A76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Latiax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yash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2F6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hika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6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95A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D27E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Norfolk Ridge; 23°45'S, 168°17'E, 400-5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AFF1A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D56FD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1BB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F95A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EB6A99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343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tiax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lsbry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C20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Y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ira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0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68F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CC6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Nova; EBISCO, DW2534, 22°17'S, 159°28'E, 390-43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2C98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9A47E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4B5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6EB2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8</w:t>
            </w:r>
          </w:p>
        </w:tc>
      </w:tr>
      <w:tr w:rsidR="00E35898" w:rsidRPr="00E35898" w14:paraId="5D53662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4CAA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actiniform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EC5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625E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acMak90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AA11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3265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2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32541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D0953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F9A59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AB7C40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83CC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albech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C4E1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DBB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ecPalLP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F439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2015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0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D370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A212F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BD858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5831B2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878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cras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4F1A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6D2D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craTogLCc</w:t>
            </w:r>
            <w:proofErr w:type="spellEnd"/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3F0D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AC3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0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7F4CA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AB9A3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485F7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1192A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B515C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cyclose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1947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7967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sMa8786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94157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906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4ED9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EE52A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609F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9ECC03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25FA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fungit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C427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E9C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unPalLP3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73E2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893B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67EF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4CC2E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DE584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9207CB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9772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grandifung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519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A9C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crPalLP4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0C5B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CF7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CA59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C5CB1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0C122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D4D742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D54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granulo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2219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F21F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rnToLFGl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D74D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CBEB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ED3A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DB36E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D58B4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3A1B9E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6D764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limax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5E41A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A6E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mBalL8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31968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7AAC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0E8A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E1490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BC15E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533668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66A5F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pile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F9F21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90B6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ilMa9007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797A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2D49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7176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E74BD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549DB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3745B1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1E6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pleuract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1F98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24F71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uMa9002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6DB0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ADA0E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0317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9B634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D1C5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93BE2F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771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scrupo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5388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F780C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crMa9003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3CF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FE5B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ED76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EBBDD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DF07D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AC832E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F429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scutari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9CC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DC5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cuMa900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DBC6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24B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CDFC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5D301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0BB26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5DCAE6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46ED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talpi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D72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C880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taMakL16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BB5E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1F648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6116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B14BB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B362A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2BA3D5C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1CA54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assini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FD5D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ittenberg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C4C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epRZL19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5A3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do-West Pacific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2D5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E413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D62DD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AAB9B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8C5DC3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C4E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Leptoconc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angoethem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72C4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ss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AD8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ep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-Oman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1690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6CC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2158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726D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DCBB1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02997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B6995E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E2B76" w14:textId="20BAB39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Ra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p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6138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58DF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0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78166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R19, 09°37.1'N, 123°46.1'E, 2-54 m; reef slope with gorgonians &amp; black cora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023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623E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F955B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B0F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1</w:t>
            </w:r>
          </w:p>
        </w:tc>
      </w:tr>
      <w:tr w:rsidR="00E35898" w:rsidRPr="00E35898" w14:paraId="7A3C983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1CA9FD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Ergalatax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Hab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&amp; Oyama, 197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07734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817262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B20B74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123452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121C64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7BFB5E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0B3512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91BD1A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82A10" w14:textId="3588C821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zuma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utic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6249C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455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7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D1D1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gala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Pago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60C0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38D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35E5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7809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3</w:t>
            </w:r>
          </w:p>
        </w:tc>
      </w:tr>
      <w:tr w:rsidR="00E35898" w:rsidRPr="00E35898" w14:paraId="13A6B06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472D6A" w14:textId="5B7261C5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dev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rileffi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620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schk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7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455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3D2A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Kagoshim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ushi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463C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7E36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17F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AC4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5</w:t>
            </w:r>
          </w:p>
        </w:tc>
      </w:tr>
      <w:tr w:rsidR="00E35898" w:rsidRPr="00E35898" w14:paraId="505E701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A3DAD" w14:textId="4E1D9CDB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laremonti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nodulos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AD03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. B. Adams, 184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9A3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DB45C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osta 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zanill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1881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F94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5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7B0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632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0*</w:t>
            </w:r>
          </w:p>
        </w:tc>
      </w:tr>
      <w:tr w:rsidR="00E35898" w:rsidRPr="00E35898" w14:paraId="7C3A755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FE0707" w14:textId="611752A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ro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mygdal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082F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8E0F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5832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4212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ustralia, Queensland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7A2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501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44F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541F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03</w:t>
            </w:r>
          </w:p>
        </w:tc>
      </w:tr>
      <w:tr w:rsidR="00E35898" w:rsidRPr="00E35898" w14:paraId="61FD06E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5B5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ro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urantiac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0575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mbro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cquin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DD0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5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A7C5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Australia, Darwi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Harbou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Northern Territorie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006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A6C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811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091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02</w:t>
            </w:r>
          </w:p>
        </w:tc>
      </w:tr>
      <w:tr w:rsidR="00E35898" w:rsidRPr="00E35898" w14:paraId="2235804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F5BC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ray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FFB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DA4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2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104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Banc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rypthel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NORFOLK 2, DW2123, 23°18'S, 168°15'E, 187-19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462B5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AB5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0C0F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942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04</w:t>
            </w:r>
          </w:p>
        </w:tc>
      </w:tr>
      <w:tr w:rsidR="00E35898" w:rsidRPr="00E35898" w14:paraId="095E473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5E3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fevrei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70C8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apparon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nefr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021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41431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F73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SA, Hawaii, Oah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aneoh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NE o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apap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5AD8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D879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8BE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4B3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1</w:t>
            </w:r>
          </w:p>
        </w:tc>
      </w:tr>
      <w:tr w:rsidR="00E35898" w:rsidRPr="00E35898" w14:paraId="3B0580C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DF69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ornament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932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B98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58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225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hannel, Maputo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ransec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MAINBAZA, CP3130, 25°53'S, 33°07'E, 112-12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434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05F4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0414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B75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10</w:t>
            </w:r>
          </w:p>
        </w:tc>
      </w:tr>
      <w:tr w:rsidR="00E35898" w:rsidRPr="00E35898" w14:paraId="35A8F1D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9C51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ngu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B77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18D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82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DE17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Ride de Norfolk; TERRASSES, DW3102, 22°59'S, 168°23'E, 410-43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F40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AA6C2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2E3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D280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C768F4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3AF7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pringsteen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F053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867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8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CD7E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661, 15°47'N, 121°44'E, 160-16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4F10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031B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F7F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621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05</w:t>
            </w:r>
          </w:p>
        </w:tc>
      </w:tr>
      <w:tr w:rsidR="00E35898" w:rsidRPr="00E35898" w14:paraId="2A5C8D8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63A0BD" w14:textId="56CB9DD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ytharomor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xillum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A359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5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8603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7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A8A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apel; EBISCO, DW2496, 24°46'S, 159°43'E, 400-418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CDC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6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2DFC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00A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78BFA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23</w:t>
            </w:r>
          </w:p>
        </w:tc>
      </w:tr>
      <w:tr w:rsidR="00E35898" w:rsidRPr="00E35898" w14:paraId="0894EAF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D7E08" w14:textId="5C746AD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aphnell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mellos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C8CF8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chepm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E20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65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63E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/ Sulu seas sill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Dipolo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; PANGLAO 2005, DW2371, 08°35'N, 123°16'E, 172-175 m; sandy/muddy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A18C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74C8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3CEAA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226B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4EB228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7CCF1" w14:textId="7933E3D1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n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E1C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546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1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B02B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Yate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DC3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01EC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966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03E8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23</w:t>
            </w:r>
          </w:p>
        </w:tc>
      </w:tr>
      <w:tr w:rsidR="00E35898" w:rsidRPr="00E35898" w14:paraId="25B6CB6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9317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Dru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burn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0BB5E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üst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4EAC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146.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7949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kaemats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Kyushu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C94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E950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8CD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11D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09</w:t>
            </w:r>
          </w:p>
        </w:tc>
      </w:tr>
      <w:tr w:rsidR="00E35898" w:rsidRPr="00E35898" w14:paraId="00FB103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647D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rag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01B5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62C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7BF1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ukashi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Oita Pref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990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8591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1D1B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250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27</w:t>
            </w:r>
          </w:p>
        </w:tc>
      </w:tr>
      <w:tr w:rsidR="00E35898" w:rsidRPr="00E35898" w14:paraId="335ECC4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9F9E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rgariticol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3F5C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955D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5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01F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Cavite, Manila Bay; Cuming Tour 2007, CT39, 14°23.55'N, 120°49.97'E; grey sand, beach drift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0185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2B5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88E8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9C6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30</w:t>
            </w:r>
          </w:p>
        </w:tc>
      </w:tr>
      <w:tr w:rsidR="00E35898" w:rsidRPr="00E35898" w14:paraId="2CA7653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F77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rug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827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8A4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24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2D0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ng Kong, Bluff Island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935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0F5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E933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3A5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29</w:t>
            </w:r>
          </w:p>
        </w:tc>
      </w:tr>
      <w:tr w:rsidR="00E35898" w:rsidRPr="00E35898" w14:paraId="79BB612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1DB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rgalata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ntrac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B4C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062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AD43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Chiba Pref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B62D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AF8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32AB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CA521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63</w:t>
            </w:r>
          </w:p>
        </w:tc>
      </w:tr>
      <w:tr w:rsidR="00E35898" w:rsidRPr="00E35898" w14:paraId="00E170F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8B86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rgalata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union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E6C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B1A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90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2BA1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United Arab Emirates, Abu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Dhabu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AF2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578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27A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DC9F8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3</w:t>
            </w:r>
          </w:p>
        </w:tc>
      </w:tr>
      <w:tr w:rsidR="00E35898" w:rsidRPr="00E35898" w14:paraId="58CB94F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7628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taxie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losville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CF5F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41CB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XL-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F074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y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d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704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2530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CF27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2529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3A5A4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A71B3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FAC822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FE530" w14:textId="56B7B2B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taxie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fimbriat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A8212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Hinds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CB04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5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38F3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reto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Queensland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9779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D8A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074A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5E3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0</w:t>
            </w:r>
          </w:p>
        </w:tc>
      </w:tr>
      <w:tr w:rsidR="00E35898" w:rsidRPr="00E35898" w14:paraId="037ADB3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98222" w14:textId="60504F5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uta parv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2314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99C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2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C8C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8, 09°37.1'N, 123°46.1'E, 0-3 m; subtidal reef platfor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6AE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B4E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AA0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9338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5</w:t>
            </w:r>
          </w:p>
        </w:tc>
      </w:tr>
      <w:tr w:rsidR="00E35898" w:rsidRPr="00E35898" w14:paraId="54D2436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7F17F" w14:textId="0400277B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culotrit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rriale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850E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5925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9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C63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3, 09°33.5'N, 123°48.6'E, 8 m; base of reef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F15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89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C23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77D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40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7C08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3975</w:t>
            </w:r>
          </w:p>
        </w:tc>
      </w:tr>
      <w:tr w:rsidR="00E35898" w:rsidRPr="00E35898" w14:paraId="3AA1B28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095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oru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spe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1A9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F0F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2EE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gypt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661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ADF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C71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5F85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0</w:t>
            </w:r>
          </w:p>
        </w:tc>
      </w:tr>
      <w:tr w:rsidR="00E35898" w:rsidRPr="00E35898" w14:paraId="307596A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AF8A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rula biconic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1F2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030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7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F125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3, 09°33.5'N, 123°48.6'E, 8 m; base of reef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CFB4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425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0036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F5F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2</w:t>
            </w:r>
          </w:p>
        </w:tc>
      </w:tr>
      <w:tr w:rsidR="00E35898" w:rsidRPr="00E35898" w14:paraId="1351F41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28B9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oru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rys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12B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5B7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91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272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nited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ab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Emirates, Fujairah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D0D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A09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BAF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258A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DC3123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CCF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rula coron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9B1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H. Adams, 186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48F1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44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A1CF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hannel, Almirant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eit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Bank; MAINBAZA, DW3168, 26°12'S, 35°03'E, 87-9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292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9D5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04A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5B58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3</w:t>
            </w:r>
          </w:p>
        </w:tc>
      </w:tr>
      <w:tr w:rsidR="00E35898" w:rsidRPr="00E35898" w14:paraId="0A6F861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F2E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oru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aponic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493A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I, 190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0FA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75C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akiha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mam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33EF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F01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932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B85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4</w:t>
            </w:r>
          </w:p>
        </w:tc>
      </w:tr>
      <w:tr w:rsidR="00E35898" w:rsidRPr="00E35898" w14:paraId="4FBE6D6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77D1A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oru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odicost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307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ease, 186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F21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6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F90C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gala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0F6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58391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3DA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2F5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5</w:t>
            </w:r>
          </w:p>
        </w:tc>
      </w:tr>
      <w:tr w:rsidR="00E35898" w:rsidRPr="00E35898" w14:paraId="3AA5298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77BE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Morula spin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02CD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H. Adams &amp; A. Adams, 185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446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5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E06F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Kagoshim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yushiu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4EA7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6B45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0B7A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19A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7</w:t>
            </w:r>
          </w:p>
        </w:tc>
      </w:tr>
      <w:tr w:rsidR="00E35898" w:rsidRPr="00E35898" w14:paraId="35CA355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832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rula stri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44A0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ease, 186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7CDD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FD9B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akiha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mam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109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2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840F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5212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778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79</w:t>
            </w:r>
          </w:p>
        </w:tc>
      </w:tr>
      <w:tr w:rsidR="00E35898" w:rsidRPr="00E35898" w14:paraId="1F55009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C0C97" w14:textId="14F7449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rula uv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BBE1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966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7DC7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gala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2BA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22D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920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0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BBD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3.</w:t>
            </w:r>
          </w:p>
        </w:tc>
      </w:tr>
      <w:tr w:rsidR="00E35898" w:rsidRPr="00E35898" w14:paraId="46564EE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4CF9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oru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zebri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C9D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4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EF2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3A6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Yakushima I., Kyushu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345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40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D5C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E37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4</w:t>
            </w:r>
          </w:p>
        </w:tc>
      </w:tr>
      <w:tr w:rsidR="00E35898" w:rsidRPr="00E35898" w14:paraId="0FFF428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CFEA7" w14:textId="6D103E4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hord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iscellum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242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20A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2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B9FB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w Caledonia, Noume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9DBF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828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AC4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6E6A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0</w:t>
            </w:r>
          </w:p>
        </w:tc>
      </w:tr>
      <w:tr w:rsidR="00E35898" w:rsidRPr="00E35898" w14:paraId="0072B96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8A4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hord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umphius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383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7E0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3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4CA5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Yakushima I., Kyushu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2E8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0D7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ED04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A0C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68</w:t>
            </w:r>
          </w:p>
        </w:tc>
      </w:tr>
      <w:tr w:rsidR="00E35898" w:rsidRPr="00E35898" w14:paraId="68CF64F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075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odrup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naxar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811A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9F80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C0B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Vanuatu, W Baldwin Cove; SANTO 2006, VM04, 15°34.9'S, 167°01.8'E, 0-1 m; intertidal, hard botto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DF6B6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804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2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D9A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393C6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2B89511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1CD0C" w14:textId="23333F8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odrup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fenestrat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42A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A05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2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254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w Caledonia, Noume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83D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31B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958B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C7B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4</w:t>
            </w:r>
          </w:p>
        </w:tc>
      </w:tr>
      <w:tr w:rsidR="00E35898" w:rsidRPr="00E35898" w14:paraId="68BA758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7A2F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ppomor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unicul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4850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00B1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16A8B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Amami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2ED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6BB8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8C0A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2BD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6</w:t>
            </w:r>
          </w:p>
        </w:tc>
      </w:tr>
      <w:tr w:rsidR="00E35898" w:rsidRPr="00E35898" w14:paraId="7891C31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3BC10A" w14:textId="00190E5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ppomor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odulifer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9864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nk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2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156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5125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6A2D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ustralia, Sydney, NSW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C2E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4A39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6A4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94A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9</w:t>
            </w:r>
          </w:p>
        </w:tc>
      </w:tr>
      <w:tr w:rsidR="00E35898" w:rsidRPr="00E35898" w14:paraId="7CE0FB8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6C5D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ppomor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urpureocinc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18E3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reston, 190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9D9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4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9F7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ngkaw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4B37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A56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52D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677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02.</w:t>
            </w:r>
          </w:p>
        </w:tc>
      </w:tr>
      <w:tr w:rsidR="00E35898" w:rsidRPr="00E35898" w14:paraId="2D0D225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EDF9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mucron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43A1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61BF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C8E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Pulau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ya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unting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A29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AB4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F4D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0E34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7</w:t>
            </w:r>
          </w:p>
        </w:tc>
      </w:tr>
      <w:tr w:rsidR="00E35898" w:rsidRPr="00E35898" w14:paraId="673476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C53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stane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4EF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üst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5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7F33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16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00FE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outh Africa, Sunrise-on-Se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EDF3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63A1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0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E66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D22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22</w:t>
            </w:r>
          </w:p>
        </w:tc>
      </w:tr>
      <w:tr w:rsidR="00E35898" w:rsidRPr="00E35898" w14:paraId="10B9FBD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983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ischeri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13FD6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apparon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nefr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ED47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83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FDB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dagascar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van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la Baie d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rend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MIRIKY, CP3288, 14° 31.9' S, 47° 26.54' E, 46-54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724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42F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D9C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2ADF0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06</w:t>
            </w:r>
          </w:p>
        </w:tc>
      </w:tr>
      <w:tr w:rsidR="00E35898" w:rsidRPr="00E35898" w14:paraId="4655A4B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0003C" w14:textId="5C48C3F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usul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5EB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rocchi, 181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537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78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866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zor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lhe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 Vila Franca do Campo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233F0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36DD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DAA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0D32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1*</w:t>
            </w:r>
          </w:p>
        </w:tc>
      </w:tr>
      <w:tr w:rsidR="00E35898" w:rsidRPr="00E35898" w14:paraId="159785F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C13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askell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9246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lvi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78B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7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4B57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oré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SANTO 2006, AT52, 15°31.5'S, 167°12.7'E, 52-62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42731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52F0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A60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CFC3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8</w:t>
            </w:r>
          </w:p>
        </w:tc>
      </w:tr>
      <w:tr w:rsidR="00E35898" w:rsidRPr="00E35898" w14:paraId="6F16FE5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A025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ix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84EE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877B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2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4B7D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Bohol I.; PANGLAO 2004, T18, 09°41.8'N, 123°49.9'E, 80-100 m; muddy bottom with sponge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D74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05C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060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4A9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07</w:t>
            </w:r>
          </w:p>
        </w:tc>
      </w:tr>
      <w:tr w:rsidR="00E35898" w:rsidRPr="00E35898" w14:paraId="2422CC2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953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acific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1093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T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kaya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A39D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9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B0C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Sea, of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; PANGLAO 2005, DW2400, 09°33'N, 123°42'E, 111-115 m; rock/sand/coral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D526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E78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748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055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12</w:t>
            </w:r>
          </w:p>
        </w:tc>
      </w:tr>
      <w:tr w:rsidR="00E35898" w:rsidRPr="00E35898" w14:paraId="556292E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E978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ros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832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30F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43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070E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hannel, Almirant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eit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Bank; MAINBAZA, DW3168, 26°12'S, 35°03'E, 87-9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F6E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AF7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1764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420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3</w:t>
            </w:r>
          </w:p>
        </w:tc>
      </w:tr>
      <w:tr w:rsidR="00E35898" w:rsidRPr="00E35898" w14:paraId="3EB0707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A99D1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erotin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BCB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83D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638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FB29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764, 15°49.8'N, 121°36.1'E, 45-4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5B1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6E7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E7CC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161F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3455A0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7258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sc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arros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76A8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88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ECF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5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8D8B3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B37, 09°30.9'N, 123°40.8'E, 19-20 m; floor of cave A, corals sponge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30F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378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37A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AC2F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14</w:t>
            </w:r>
          </w:p>
        </w:tc>
      </w:tr>
      <w:tr w:rsidR="00E35898" w:rsidRPr="00E35898" w14:paraId="1977FE0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B035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sc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uric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DC718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B1D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5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B660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b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lgado Prov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74EB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18E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868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FEB5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15</w:t>
            </w:r>
          </w:p>
        </w:tc>
      </w:tr>
      <w:tr w:rsidR="00E35898" w:rsidRPr="00E35898" w14:paraId="5048860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9CF6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sc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hr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763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ED1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7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762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5, 9°35'12.0012''N, 123°50'23.9856''E, 4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39B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6B8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0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34D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0E8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18</w:t>
            </w:r>
          </w:p>
        </w:tc>
      </w:tr>
      <w:tr w:rsidR="00E35898" w:rsidRPr="00E35898" w14:paraId="67872D7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49A4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sc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bmis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862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90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B6D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60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9B69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hannel, Almirant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eit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Bank; MAINBAZA, DW3168, 26°12'S, 35°03'E, 87-9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2A216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002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643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D8D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21</w:t>
            </w:r>
          </w:p>
        </w:tc>
      </w:tr>
      <w:tr w:rsidR="00E35898" w:rsidRPr="00E35898" w14:paraId="2784004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82823" w14:textId="1C3CD03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hrygi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ulptili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58B4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1F36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9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6F8A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likul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ninsul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SANTO 2006, VM12, 15°28.9'S, 167°15.5'E, 0-1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tertida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oft botto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A355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C819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5B4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B8E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86</w:t>
            </w:r>
          </w:p>
        </w:tc>
      </w:tr>
      <w:tr w:rsidR="00E35898" w:rsidRPr="00E35898" w14:paraId="2B7E3D9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AA5D8" w14:textId="640CD4C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pinidrup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uracanth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88F5F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185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6042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CF7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0B27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D89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E30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4D17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FF0132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C83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pinidrup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fan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1469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88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E10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83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9E2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dagascar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van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la Baie d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rend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MIRIKY, DW3238, 14°29'S, 47°27'E, 48-139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D0D3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451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E52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AF23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4</w:t>
            </w:r>
          </w:p>
        </w:tc>
      </w:tr>
      <w:tr w:rsidR="00E35898" w:rsidRPr="00E35898" w14:paraId="593DB93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1A81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gu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eylonic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E216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2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479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2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593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ngkaw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E85A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AB5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238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CDD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63</w:t>
            </w:r>
          </w:p>
        </w:tc>
      </w:tr>
      <w:tr w:rsidR="00E35898" w:rsidRPr="00E35898" w14:paraId="0FB129E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6E771" w14:textId="5B4BA75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gu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ranulat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9B4F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3F41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20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7E9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hina, Sanya, Hain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5041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CAF0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D297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183B8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M583745</w:t>
            </w:r>
          </w:p>
        </w:tc>
      </w:tr>
      <w:tr w:rsidR="00E35898" w:rsidRPr="00E35898" w14:paraId="0E23DD5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22844" w14:textId="0060892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gu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ranulat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EF70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B0A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2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4821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w Caledonia, Noume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005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722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63A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1AC8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9</w:t>
            </w:r>
          </w:p>
        </w:tc>
      </w:tr>
      <w:tr w:rsidR="00E35898" w:rsidRPr="00E35898" w14:paraId="64077FF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FB5A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gu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rginalb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816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1BFA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8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9CD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reto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Queensland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DDA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05C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EF5A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3CEF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65</w:t>
            </w:r>
          </w:p>
        </w:tc>
      </w:tr>
      <w:tr w:rsidR="00E35898" w:rsidRPr="00E35898" w14:paraId="0000AF9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C432D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gu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usiv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E55D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FF1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19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3A01A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hina, Sanya, Hain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E58A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B07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CE6E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7D2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M583748</w:t>
            </w:r>
          </w:p>
        </w:tc>
      </w:tr>
      <w:tr w:rsidR="00E35898" w:rsidRPr="00E35898" w14:paraId="2C3605D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DD1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Trachypoll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ugub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8A4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. B. Adams, 185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5AB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9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4AB3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sta Rica, Puntarena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892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4A3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A5EE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7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CB45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F55B08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8B91E7" w14:textId="127A8C5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Usi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venace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921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esson, 184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B3D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1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643C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nigam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Okinaw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35AD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209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67A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7B8B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92</w:t>
            </w:r>
          </w:p>
        </w:tc>
      </w:tr>
      <w:tr w:rsidR="00E35898" w:rsidRPr="00E35898" w14:paraId="51F2AC9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2DF13" w14:textId="0267948C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Usi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venace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4AB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esson, 184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A9D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8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49C8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Oahu, Hawai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51B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32C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9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CFC7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38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21C0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345517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5D3358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Haustr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K. S. Tan, 200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2B969B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E1A4E8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242726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A2C5E9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336B4E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4C601A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B39CB9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2CEA7C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3906E" w14:textId="5ABA68A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dev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ivae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8C75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ros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541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5827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8362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ustralia, Tasmani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3FB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20B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B15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30E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6</w:t>
            </w:r>
          </w:p>
        </w:tc>
      </w:tr>
      <w:tr w:rsidR="00E35898" w:rsidRPr="00E35898" w14:paraId="5CD0C9E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727C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dev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vin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8DD6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74BC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5826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6F76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ustralia, Tasmani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FE6A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F98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80F4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005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8</w:t>
            </w:r>
          </w:p>
        </w:tc>
      </w:tr>
      <w:tr w:rsidR="00E35898" w:rsidRPr="00E35898" w14:paraId="504C6F8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DF37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r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lbomarginat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2DD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7F3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1488/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548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W of Hawera, N side of mouth fan of Waihi Stream; 39.6075°S, 174.242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7DA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4789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20C6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23A3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24B03E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5F9C56" w14:textId="3C4D97A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r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orium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D40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9682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O-HH-PB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420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Zea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keru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10F2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340B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339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AF47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4</w:t>
            </w:r>
          </w:p>
        </w:tc>
      </w:tr>
      <w:tr w:rsidR="00E35898" w:rsidRPr="00E35898" w14:paraId="03118AD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E1C4B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r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cunos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41D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uguièr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AAE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O-LL2-SC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4276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New Zealand, St Clair, Dunedi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87A2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BC3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E086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519F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5</w:t>
            </w:r>
          </w:p>
        </w:tc>
      </w:tr>
      <w:tr w:rsidR="00E35898" w:rsidRPr="00E35898" w14:paraId="6F4A535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94F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r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obi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352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Quo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imard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D86D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1489/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BA378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W of Hawera, N side of mouth fan of Waihi Stream; 39.6075°S, 174.242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004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9B0F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78A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966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0ADA84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116CD7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Muric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Rafinesqu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, 181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78F478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EB7F51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2422E2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FF23E7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B52B44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EDA838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FF4780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260809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D1F22" w14:textId="07BEF10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lin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andari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01A7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338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3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0DD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Capo Linaro; 30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AB816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8F653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BD0C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F5CA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2*</w:t>
            </w:r>
          </w:p>
        </w:tc>
      </w:tr>
      <w:tr w:rsidR="00E35898" w:rsidRPr="00E35898" w14:paraId="14E686C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0F2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cini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299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8D6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5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D5A4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N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vé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SANTO 2006, FR35, 15°22.4'S, 167°13'E, 45 m; steep coral and rubble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42C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4AA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419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637C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3</w:t>
            </w:r>
          </w:p>
        </w:tc>
      </w:tr>
      <w:tr w:rsidR="00E35898" w:rsidRPr="00E35898" w14:paraId="6B6823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CCCE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ani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D2F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Moe &amp; C. Chen, 2014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FB7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59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8DFE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Ride of Norfolk; TERRASSES, DW3106, 23°02'S, 168°21'E, 180-22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7329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1708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9F49A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D974F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257651D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D6F6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rotoglobos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867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C742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6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139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63, 18°22'S, 162°59'E, 220-24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860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80B8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FE71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10E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3*</w:t>
            </w:r>
          </w:p>
        </w:tc>
      </w:tr>
      <w:tr w:rsidR="00E35898" w:rsidRPr="00E35898" w14:paraId="43A587C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D886E" w14:textId="4332595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perb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7C5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I, 18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B006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9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A0B3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D7C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558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E91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4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8F0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4*</w:t>
            </w:r>
          </w:p>
        </w:tc>
      </w:tr>
      <w:tr w:rsidR="00E35898" w:rsidRPr="00E35898" w14:paraId="11ACAC3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562CBD" w14:textId="7D9A1B5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Chico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perb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FF33E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I, 18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674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9-2063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0B8C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Banc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rypthel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NORFOLK 2, DW2123, 23°18'S, 168°15'E, 187-19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CA4E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5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FBF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0A2D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814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5*</w:t>
            </w:r>
          </w:p>
        </w:tc>
      </w:tr>
      <w:tr w:rsidR="00E35898" w:rsidRPr="00E35898" w14:paraId="6022B81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57AE3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ule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283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3940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63761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59D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605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D4E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0A0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6*</w:t>
            </w:r>
          </w:p>
        </w:tc>
      </w:tr>
      <w:tr w:rsidR="00E35898" w:rsidRPr="00E35898" w14:paraId="616299D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DFA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sia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6E32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4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9D661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06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223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iha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x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000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AD6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0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41D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80705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0932AA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3A3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xicorn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4A4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7CE1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6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90F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tw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rélap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van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EP24, 15°36'S, 167°01'E, 108-121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944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445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72E6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CD34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4</w:t>
            </w:r>
          </w:p>
        </w:tc>
      </w:tr>
      <w:tr w:rsidR="00E35898" w:rsidRPr="00E35898" w14:paraId="4BB9661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848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uchet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5965B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017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4336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F5E5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errass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Sud Est; TERRASSES, DW3090, 22°16'S, 167°08'E, 26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2CA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4398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7B18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5C54F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3351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440167</w:t>
            </w:r>
          </w:p>
        </w:tc>
      </w:tr>
      <w:tr w:rsidR="00E35898" w:rsidRPr="00E35898" w14:paraId="56AF139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D8E2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unne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3D06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ink, 180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DDB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8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861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egond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hannel; SANTO 2006, ZR04, 15°33.1'S, 167°09.6'E, 0-45 m; drop-off with corals gorgonians rubbl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7F64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609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6C0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46C98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7*</w:t>
            </w:r>
          </w:p>
        </w:tc>
      </w:tr>
      <w:tr w:rsidR="00E35898" w:rsidRPr="00E35898" w14:paraId="1562549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075B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unne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15EE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ink, 180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280D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9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355F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N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vé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SANTO 2006, FR35, 15°22.4'S, 167°13'E, 45 m; steep coral and rubble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CFA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EF22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B6B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D97B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8*</w:t>
            </w:r>
          </w:p>
        </w:tc>
      </w:tr>
      <w:tr w:rsidR="00E35898" w:rsidRPr="00E35898" w14:paraId="5B325F0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340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puci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CB2D7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C3C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DBD0E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M30, 09°43.1'N, 123°51.5'E, 0-1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grov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salinity 29%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A33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D2A3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815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D29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09*</w:t>
            </w:r>
          </w:p>
        </w:tc>
      </w:tr>
      <w:tr w:rsidR="00E35898" w:rsidRPr="00E35898" w14:paraId="6843D2C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5489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nucerv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6EC5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8DD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7268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milac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R31, 09°29.4'N, 123°56'E, 10-41 m; reef slope with caves </w:t>
            </w: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nthip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./</w:t>
            </w:r>
            <w:proofErr w:type="spellStart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or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EF5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E0F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6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2FE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B52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0*</w:t>
            </w:r>
          </w:p>
        </w:tc>
      </w:tr>
      <w:tr w:rsidR="00E35898" w:rsidRPr="00E35898" w14:paraId="43D5017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FA65C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icrophyll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F47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038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A687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oré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DR09, 15°34.6'S, 167°13.8'E, 12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ra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idges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652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99E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F467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32A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1*</w:t>
            </w:r>
          </w:p>
        </w:tc>
      </w:tr>
      <w:tr w:rsidR="00E35898" w:rsidRPr="00E35898" w14:paraId="4C9567E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A68FF1" w14:textId="1C18F14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mos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ECFC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350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6ECD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810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J7842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3A55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DBE5D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0D918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35804E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C0AE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aul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73F0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9D6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0CFE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milac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R31, 09°29.4'N, 123°56'E, 10-41 m; reef slope with caves </w:t>
            </w: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nthip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./</w:t>
            </w:r>
            <w:proofErr w:type="spellStart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or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4493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DCD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01A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2E3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2*</w:t>
            </w:r>
          </w:p>
        </w:tc>
      </w:tr>
      <w:tr w:rsidR="00E35898" w:rsidRPr="00E35898" w14:paraId="65EDEE1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10F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bpalm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B26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6B4B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405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EF5E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New Caledonia, Ride de Norfolk; NORFOLK 1, DW1651, 23°26'S, 167°50'E, 276-350 m; Sabl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C14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4398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19C88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2F370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E68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440172</w:t>
            </w:r>
          </w:p>
        </w:tc>
      </w:tr>
      <w:tr w:rsidR="00E35898" w:rsidRPr="00E35898" w14:paraId="6C71A92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D426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icore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orrefac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6BCA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0CB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6775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Bohol I.; PANGLAO 2004, R43, 09°41.3'N, 123°49.5'E, 3-41 m; isolated coral plateau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4DC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2BB93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6D85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0448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3*</w:t>
            </w:r>
          </w:p>
        </w:tc>
      </w:tr>
      <w:tr w:rsidR="00E35898" w:rsidRPr="00E35898" w14:paraId="590A6AD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746E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lexopter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oppe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F28A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712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ECA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C2744, 15°58'N, 121°49'E, 418-45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8A9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3645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E89C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3646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2EE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5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3FD6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364728</w:t>
            </w:r>
          </w:p>
        </w:tc>
      </w:tr>
      <w:tr w:rsidR="00E35898" w:rsidRPr="00E35898" w14:paraId="2E52B46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209BA" w14:textId="03EC8AF5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ell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ustellum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C314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B9C2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0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26DE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N3, 09°32.9'N, 123°46.6'E, 25-30 m; baited trap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EA9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867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976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486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8</w:t>
            </w:r>
          </w:p>
        </w:tc>
      </w:tr>
      <w:tr w:rsidR="00E35898" w:rsidRPr="00E35898" w14:paraId="7E18BBA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F3A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Hexapl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uncul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4756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98D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FA6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Capo Linaro; 10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941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01F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24E64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38B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4*</w:t>
            </w:r>
          </w:p>
        </w:tc>
      </w:tr>
      <w:tr w:rsidR="00E35898" w:rsidRPr="00E35898" w14:paraId="0111DB6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4773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frica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D9E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nd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H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ok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80B1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380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F68D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dagascar, between Nosy-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é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and Banc du Leven; MIRIKY, CP3207, 12°40'S, 48°18'E, 70-13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521D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6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A0485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04089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CAAB1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36763C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B07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frica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8DC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nd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H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ok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7139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3802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BF9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Madagascar, S Cap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Ain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-Sébastien; MIRIKY, CP3204, 12° 37.03' S, 48° 30.3' E, 59-6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C6DF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665E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54154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C0BED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BEFCBB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C93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ecten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F01A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[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ghtfo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], 178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E558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4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406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653, 16°05.8'N, 121°58.8'E, 83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B234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30B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835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638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69</w:t>
            </w:r>
          </w:p>
        </w:tc>
      </w:tr>
      <w:tr w:rsidR="00E35898" w:rsidRPr="00E35898" w14:paraId="0B7612B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80D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enuirostr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D051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marck, 182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9AD4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1438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980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Sud Madagascar, Fort-Dauphin sector; ATIMO VATAE, CP3510, 25°14.6'S, 47°09.1'E, 79-8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05CEF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E1337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7F56D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34037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1D6D5D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90D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57812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02A9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04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8E3E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iha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x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AE8F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7DE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0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5CFF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B7D0E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M583721</w:t>
            </w:r>
          </w:p>
        </w:tc>
      </w:tr>
      <w:tr w:rsidR="00E35898" w:rsidRPr="00E35898" w14:paraId="5226254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556F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629B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BC9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040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529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iha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x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B30BC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78FA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0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E2F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60AEF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E778E6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121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6CE1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D9A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040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4B3A4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iha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x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732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31AB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0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9C04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6B1E5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M583720</w:t>
            </w:r>
          </w:p>
        </w:tc>
      </w:tr>
      <w:tr w:rsidR="00E35898" w:rsidRPr="00E35898" w14:paraId="23ACD21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ED1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AEF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45B0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QF-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5B4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y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d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E7395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2530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8FBA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F4043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539CA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A90C72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46A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F98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77B8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QF-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B84F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y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d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5919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2530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3423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44F98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26261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AC3A08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34175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schel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0B3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schk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DE2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4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97F2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718, 14°29'N, 121°48'E, 216-22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021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3C9B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2AC4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F4A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5*</w:t>
            </w:r>
          </w:p>
        </w:tc>
      </w:tr>
      <w:tr w:rsidR="00E35898" w:rsidRPr="00E35898" w14:paraId="720EA71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157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schel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3D14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schk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0B2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A9D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69E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863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1E4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BD8AA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7D96C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32113B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2DD44F" w14:textId="249B96E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anth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dix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36AD5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4F03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61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A079E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enad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8°53'24.0"N, 79°35'24.0"W, 0-1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03E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029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1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87B0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0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532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6*</w:t>
            </w:r>
          </w:p>
        </w:tc>
      </w:tr>
      <w:tr w:rsidR="00E35898" w:rsidRPr="00E35898" w14:paraId="5DDBEEE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E84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aque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rclay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1E1E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CA9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1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4F9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2, 09°39'N, 123°44'E, 0-4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181F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2C7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F48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E68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7*</w:t>
            </w:r>
          </w:p>
        </w:tc>
      </w:tr>
      <w:tr w:rsidR="00E35898" w:rsidRPr="00E35898" w14:paraId="00EA863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814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aque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uming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D549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2AB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0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7DF3C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Vanuatu, SE Malo I.; SANTO 2006, FR53, 15°42.7'S, 167°15.1'E, 7 m; sand dead corals, soft coral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D37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55D4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ADF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B80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8*</w:t>
            </w:r>
          </w:p>
        </w:tc>
      </w:tr>
      <w:tr w:rsidR="00E35898" w:rsidRPr="00E35898" w14:paraId="5AE522C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C347D" w14:textId="7FF8AA60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aque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queter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67BF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DE4B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144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CB0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apua New Guinea, S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eow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; PAPUA NIUGINI, PR71, 05°10.8'S, 145°49.7'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B0A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C98E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5A0F7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0F095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151443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4B2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Naque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okes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80E2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511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225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76D3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Sud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dacasca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int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vat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ATIMO VATAE, TB08, 24°59.2'S, 47°05.5'E, 2-7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rail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679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C8605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5680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7FA50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AA1E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4F6FA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B338D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hyllo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om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86CC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275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560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BFDA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uyan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; GUYANE 2014, CP4355, 06°17.2'N, 53°07.4'W, 50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F8E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221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5DD6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DAD80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9FA12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B77B55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6F2C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onder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agn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D4D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810C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9-2063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336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Chesterfield Plateau; EBISCO, CP2596, 19°43'47.0388''S, 158°36'13.2588''E, 382 -38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579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822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3E1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F8A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19*</w:t>
            </w:r>
          </w:p>
        </w:tc>
      </w:tr>
      <w:tr w:rsidR="00E35898" w:rsidRPr="00E35898" w14:paraId="7B7CF16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57D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tery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rclaya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4142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H. Adams, 187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59A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1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D1A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oré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FB90, 15°35'S, 167°07.7'E, 36-39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ar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nd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5E4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321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738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647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0*</w:t>
            </w:r>
          </w:p>
        </w:tc>
      </w:tr>
      <w:tr w:rsidR="00E35898" w:rsidRPr="00E35898" w14:paraId="555A5DF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52F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tery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long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43732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[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ghtfo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], 178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4FD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A79F2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39, 09°32.8'N, 123°42.1'E, 17-25 m; reef wall with small cave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9113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9C7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842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0225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2</w:t>
            </w:r>
          </w:p>
        </w:tc>
      </w:tr>
      <w:tr w:rsidR="00E35898" w:rsidRPr="00E35898" w14:paraId="21297E4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37BF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tery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rtineta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66A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8C3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1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9491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Surun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; SANTO 2006, FR45, 15°27'S, 167°13.5'E, 0-7 m; sandy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559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48C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63E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E9C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1</w:t>
            </w:r>
          </w:p>
        </w:tc>
      </w:tr>
      <w:tr w:rsidR="00E35898" w:rsidRPr="00E35898" w14:paraId="5C53AB7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F2CA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ira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labaster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C11D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EA9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1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7745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2, 09°39'N, 123°44'E, 0-4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3819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3E18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B57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880D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1*</w:t>
            </w:r>
          </w:p>
        </w:tc>
      </w:tr>
      <w:tr w:rsidR="00E35898" w:rsidRPr="00E35898" w14:paraId="4241A5F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6F67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ira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eau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ADA9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. Fischer &amp; Bernardi, 185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0FA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UR BAU 1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5B4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deloupe; 16.35°N, 61.64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AE9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EDD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62B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0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9DD6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22995E2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86C3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ira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iciferoid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AB5DF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4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139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7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5034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CP2960, 19°05'S, 163°13'E, 382-38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CB9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503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E455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67A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4</w:t>
            </w:r>
          </w:p>
        </w:tc>
      </w:tr>
      <w:tr w:rsidR="00E35898" w:rsidRPr="00E35898" w14:paraId="1BF2E82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D96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mb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lob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FC6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EC3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7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1733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73, 18°14'S, 163°06'E, 275-288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E8B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X4668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8C5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08DD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E78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2*</w:t>
            </w:r>
          </w:p>
        </w:tc>
      </w:tr>
      <w:tr w:rsidR="00E35898" w:rsidRPr="00E35898" w14:paraId="4D6B37D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207C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mb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leming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1ED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6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B68D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63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187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Zealand, North Island, White Island Canyon; RV Tangaroa, TAN1206/158, 37°36.75'S, 177°13.40'E, 600-672m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BD8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7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05C00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7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53E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5B08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78417F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B07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mb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ulgen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D61C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C81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3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8CA15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Ile des Pins; NORFOLK 2, DW2147, 22°50'S, 167°16'E, 49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174B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531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C79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0913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3</w:t>
            </w:r>
          </w:p>
        </w:tc>
      </w:tr>
      <w:tr w:rsidR="00E35898" w:rsidRPr="00E35898" w14:paraId="17F5B63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7688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mb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icher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13A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733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4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74B8E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Plateau des Chesterfield; EBISCO, DW2586, 19°35'S, 158°43'E, 542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7253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8C06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E9D8C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DCB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3*</w:t>
            </w:r>
          </w:p>
        </w:tc>
      </w:tr>
      <w:tr w:rsidR="00E35898" w:rsidRPr="00E35898" w14:paraId="62F82A8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D2C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mb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blim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7C1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4B4B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9-2063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EC3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S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Nova; EBISCO, DW2528, 22°49'S, 159°23'E, 320-34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2B9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CD97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1A5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810D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4*</w:t>
            </w:r>
          </w:p>
        </w:tc>
      </w:tr>
      <w:tr w:rsidR="00E35898" w:rsidRPr="00E35898" w14:paraId="4B3C8E0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553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okesi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olichour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E392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nd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E. H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ok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8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40D3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B2A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654, 16°04'N, 121°57'E, 98-10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C58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CB0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72D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6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3785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5*</w:t>
            </w:r>
          </w:p>
        </w:tc>
      </w:tr>
      <w:tr w:rsidR="00E35898" w:rsidRPr="00E35898" w14:paraId="515B21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176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okesi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irase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B9384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utzenber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067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7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3782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86, 17°59'S, 163°06'E, 270-3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530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82C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CED8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4377E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5</w:t>
            </w:r>
          </w:p>
        </w:tc>
      </w:tr>
      <w:tr w:rsidR="00E35898" w:rsidRPr="00E35898" w14:paraId="07706A1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D09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Vokesimure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indanao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F0AD4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3580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2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D353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; AURORA 2007, CP2665, 15°54'N, 121°42'E, 123-12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6FE4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EFF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D2D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CDDB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6*</w:t>
            </w:r>
          </w:p>
        </w:tc>
      </w:tr>
      <w:tr w:rsidR="00E35898" w:rsidRPr="00E35898" w14:paraId="58DF854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7EA3A9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Muricops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Radwin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&amp; D'Attilio, 197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79F4B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52C6A9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402F32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03640F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C67D11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5CD85D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894A08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57377D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8E9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n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FC0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. S. Berry, 1969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BFD9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44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C1C3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Isla </w:t>
            </w: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ntado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;  08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°37.18'N, 079°01.12'W, 2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nd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330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381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7DD8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A83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7*</w:t>
            </w:r>
          </w:p>
        </w:tc>
      </w:tr>
      <w:tr w:rsidR="00E35898" w:rsidRPr="00E35898" w14:paraId="55B1DB9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9C26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lve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4E6C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87357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A0A4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mam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oca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l Toro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8A0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88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FB6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D31E1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3552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69 </w:t>
            </w:r>
          </w:p>
        </w:tc>
      </w:tr>
      <w:tr w:rsidR="00E35898" w:rsidRPr="00E35898" w14:paraId="60279FE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3004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lte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EB9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7D9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2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B876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oré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FB90, 15°35'S, 167°07.7'E, 36-39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ar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nd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582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7C3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2D7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FC8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6</w:t>
            </w:r>
          </w:p>
        </w:tc>
      </w:tr>
      <w:tr w:rsidR="00E35898" w:rsidRPr="00E35898" w14:paraId="4719ABE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EB17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r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A29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F1C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28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17F26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Las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rla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8.73°N, 79.35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AA13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7D8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D7188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5047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7</w:t>
            </w:r>
          </w:p>
        </w:tc>
      </w:tr>
      <w:tr w:rsidR="00E35898" w:rsidRPr="00E35898" w14:paraId="578C0A7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40F1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idalgo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2AC5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ros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B0D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5622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65E2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uyan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GUYANE 2014, CP4363, 06°58'N, 53°00'W, 197-20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7DF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221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22AF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A2098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54FD7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F5B5C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79F0A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inci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186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00B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4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E517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nama, Isla San Telmo; 08°14.81'N, 078°50.8'W, 24.3 m; rock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027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564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DBA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BF27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8*</w:t>
            </w:r>
          </w:p>
        </w:tc>
      </w:tr>
      <w:tr w:rsidR="00E35898" w:rsidRPr="00E35898" w14:paraId="62FC196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EDBA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ean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DEF7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rtsch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D'Attilio, 1980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943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2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C915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licasa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L46, 09°30.9'N, 123°41.2'E, 90-11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0D3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7363D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AAD0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D22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8</w:t>
            </w:r>
          </w:p>
        </w:tc>
      </w:tr>
      <w:tr w:rsidR="00E35898" w:rsidRPr="00E35898" w14:paraId="1A047F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894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app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1444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ABC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5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626A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nama, Isla Galera; 08°13.12'N, 078°46.64'W, 22.8 m; rock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C900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D51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00A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4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E4A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29*</w:t>
            </w:r>
          </w:p>
        </w:tc>
      </w:tr>
      <w:tr w:rsidR="00E35898" w:rsidRPr="00E35898" w14:paraId="3D4623B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2A4F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ctan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ECAE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W. K. Emerson &amp; D'Attilio, 197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BDF5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395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1C0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2C0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628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62E05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79</w:t>
            </w:r>
          </w:p>
        </w:tc>
      </w:tr>
      <w:tr w:rsidR="00E35898" w:rsidRPr="00E35898" w14:paraId="53238E3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49B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acul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BAE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44BB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3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934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Bohol I.; PANGLAO 2004, P1, 09°36'N, 123°45'E, 90-200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gl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nets from local fisher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3588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7CC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B39A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3F08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0</w:t>
            </w:r>
          </w:p>
        </w:tc>
      </w:tr>
      <w:tr w:rsidR="00E35898" w:rsidRPr="00E35898" w14:paraId="3795895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4C60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eregrin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EBF4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. M. Olivera, 198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D0F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2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5670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Vanuatu, 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utub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SANTO 2006, DS96, 15°34'S, 167°17'E, 114 m; silty sand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F1D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EF8E9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3DC34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9F4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0*</w:t>
            </w:r>
          </w:p>
        </w:tc>
      </w:tr>
      <w:tr w:rsidR="00E35898" w:rsidRPr="00E35898" w14:paraId="6926E7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1D16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onderi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B224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. W. Myers &amp; D'Attilio, 1989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DD6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3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E6FF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8, 09°37.1'N, 123°46.1'E, 0-3 m; subtidal reef platfor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1A14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5F2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5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6304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762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1*</w:t>
            </w:r>
          </w:p>
        </w:tc>
      </w:tr>
      <w:tr w:rsidR="00E35898" w:rsidRPr="00E35898" w14:paraId="671590C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2A8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osami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766CE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'Attilio &amp; B. W. Myers, 198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C431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2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5ADB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W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oré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; SANTO 2006, FB90, 15°35'S, 167°07.7'E, 36-39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ar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nd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6AE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187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D1235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49BB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2</w:t>
            </w:r>
          </w:p>
        </w:tc>
      </w:tr>
      <w:tr w:rsidR="00E35898" w:rsidRPr="00E35898" w14:paraId="0E83BCB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09E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var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etragon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F1E6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EE5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B0EA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hilippine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milac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; PANGLAO 2004, S12, 09°29.4'N, 123°56'E, 6-8 m; coral plateau with fine sand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DB03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E64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6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715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0BD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2*</w:t>
            </w:r>
          </w:p>
        </w:tc>
      </w:tr>
      <w:tr w:rsidR="00E35898" w:rsidRPr="00E35898" w14:paraId="4C8BB15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B7D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Homalocanth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el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BAA0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ilsb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7EA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94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35DB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B3, 09°33.5'N, 123°48.6'E, 8 m; base of reef slop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E16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9915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2FC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015D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C95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4</w:t>
            </w:r>
          </w:p>
        </w:tc>
      </w:tr>
      <w:tr w:rsidR="00E35898" w:rsidRPr="00E35898" w14:paraId="5CE99E6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01919" w14:textId="01AD2741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exsul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togon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FA58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Quo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imard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2E16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2892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1036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Zealand, North Island, E of Table Cap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h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Peninsula; RV Tangaroa, 1108/179, 39°5.05'S, 178°5.78'E, 41-4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5CEA8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D07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7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402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92B2F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4BF2BE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DBC7E" w14:textId="6AC79E2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ristat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E4EBA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rocchi, 181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1B3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35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126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San Pietro Island; 39.15°N, 8.2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F2E0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5E4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1D1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3919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55D0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3</w:t>
            </w:r>
          </w:p>
        </w:tc>
      </w:tr>
      <w:tr w:rsidR="00E35898" w:rsidRPr="00E35898" w14:paraId="7B39EDD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47D6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hramm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BF0F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ros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8536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4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4732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oca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l Toro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380C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FF4C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1A08B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CDB2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70</w:t>
            </w:r>
          </w:p>
        </w:tc>
      </w:tr>
      <w:tr w:rsidR="00E35898" w:rsidRPr="00E35898" w14:paraId="635823E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674F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zi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ibog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257E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chepm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27A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9-206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DF46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N Bellona; EBISCO, DW2577, 20°20'19.0212''S, 158°41'37.194''E, 399 -602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6A6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8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8ECE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8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88CC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7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CC4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3*</w:t>
            </w:r>
          </w:p>
        </w:tc>
      </w:tr>
      <w:tr w:rsidR="00E35898" w:rsidRPr="00E35898" w14:paraId="6491E4A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5FF1A" w14:textId="070C6C6A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itular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iliari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86C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36AB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3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2746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Vanuatu, E Malo I.; SANTO 2006, DR84, 15°43.4'S, 167°15'E, 6 m; flat sand and dead coral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97A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97E1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7E4E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4EE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8</w:t>
            </w:r>
          </w:p>
        </w:tc>
      </w:tr>
      <w:tr w:rsidR="00E35898" w:rsidRPr="00E35898" w14:paraId="4B2868E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FEA0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itular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alebr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9F9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. P. King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772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29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5217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enad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8.88°N, 79.58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1A4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180D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0EC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912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9</w:t>
            </w:r>
          </w:p>
        </w:tc>
      </w:tr>
      <w:tr w:rsidR="00E35898" w:rsidRPr="00E35898" w14:paraId="7E42B30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CB54A" w14:textId="02A7C1F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astil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kosugei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D3B6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ouche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4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F70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14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8213A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Capel; EBISCO, DW2508, 24°41'S, 159°43'E, 304-350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39B8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9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B78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89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2AC4C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AFC6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A0AA8D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B97D8" w14:textId="78C85DE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Zetec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zeteki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D143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rtle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A. M. Strong, 195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D0D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26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7FF9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Isla Pedro Gonzalez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C516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9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F3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31FC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0FCB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4*</w:t>
            </w:r>
          </w:p>
        </w:tc>
      </w:tr>
      <w:tr w:rsidR="00E35898" w:rsidRPr="00E35898" w14:paraId="0B7B091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5FCA6E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Ocenebr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Cossmann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, 190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89B17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0DAA23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E8E1AB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CA4505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6AB4D0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4B8137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4D0708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733070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8D42F" w14:textId="39C6F32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nodon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0C93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allas, 177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84416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199902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D36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Chile, Isla Rojas, Region IX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0F2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B28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F30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13D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63 </w:t>
            </w:r>
          </w:p>
        </w:tc>
      </w:tr>
      <w:tr w:rsidR="00E35898" w:rsidRPr="00E35898" w14:paraId="7D831A9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1BB4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i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pir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9CE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DC50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3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BEA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SA, Monterey, Californi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0AF6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26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600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D9235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C95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6</w:t>
            </w:r>
          </w:p>
        </w:tc>
      </w:tr>
      <w:tr w:rsidR="00E35898" w:rsidRPr="00E35898" w14:paraId="547CFD2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12E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eratostom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oliat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F4F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9D5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122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3D9BA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Regional District of Nanaimo, Jack Point; 49.167°N, 123.896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8F4B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5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FE5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B11FC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CC9F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343</w:t>
            </w:r>
          </w:p>
        </w:tc>
      </w:tr>
      <w:tr w:rsidR="00E35898" w:rsidRPr="00E35898" w14:paraId="2BEBFE5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93EF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eratostom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oriflu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C0D26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5C43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150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54E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ongche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hand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964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5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8C5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01D6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74765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B36937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88D4DA" w14:textId="206A4123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Chorus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igante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A7E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esson, 183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A442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8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465E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le, Valdivia, Corral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633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5FA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9B45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9239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8</w:t>
            </w:r>
          </w:p>
        </w:tc>
      </w:tr>
      <w:tr w:rsidR="00E35898" w:rsidRPr="00E35898" w14:paraId="12625C8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35C7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uple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nitid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BF62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497D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2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1B3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Las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rla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8.79°N, 79.26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7B4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E03C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7A91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960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85</w:t>
            </w:r>
          </w:p>
        </w:tc>
      </w:tr>
      <w:tr w:rsidR="00E35898" w:rsidRPr="00E35898" w14:paraId="3C65429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8455D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Euple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ampa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DF3A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nrad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12B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F2 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E7BA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Florid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98F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Q86896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FF39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5E65A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EC41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5AF0E4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8FA25" w14:textId="275190C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racilipurp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raticulat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11C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ucquo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utzenber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C45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309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28C3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Pozzuoli; 40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9863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29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3E2E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7DE0B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2B60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49 </w:t>
            </w:r>
          </w:p>
        </w:tc>
      </w:tr>
      <w:tr w:rsidR="00E35898" w:rsidRPr="00E35898" w14:paraId="76B1DC1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48A4B" w14:textId="7F2B79C1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at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cussat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A55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9C1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1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8C9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Senegal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ore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; under rock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845A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30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F9A6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22BE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EA7C5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9C7BE9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461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at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emitripter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33FA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E59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40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F700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orocco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o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hbil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FAB41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31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DB72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43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B72A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9308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50 </w:t>
            </w:r>
          </w:p>
        </w:tc>
      </w:tr>
      <w:tr w:rsidR="00E35898" w:rsidRPr="00E35898" w14:paraId="002052E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700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nalicul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021C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90A0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42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2D38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Capital Regional District, Botany Bay; 48.529°N, 124.453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7A07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6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80DC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8AB0E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0E3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560</w:t>
            </w:r>
          </w:p>
        </w:tc>
      </w:tr>
      <w:tr w:rsidR="00E35898" w:rsidRPr="00E35898" w14:paraId="5C80D41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8D4B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margin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61D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F9F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marPAC1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6004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SA, Pacific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rov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California 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5CF3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7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3C3F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125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8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E6BA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FBB1C8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585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reycinet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4146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EE83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freyN81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FB8F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Rus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holmsk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akhalin I. 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843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7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263F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6AB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8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0C02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1BA47BF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1839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eyse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2F67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nk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9580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longN9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FAFD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Rus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holmsk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akhalin I. 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B91F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7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F190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9CBF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8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519A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BA59C8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536F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mello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A28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550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11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C778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Regional District of Nanaimo, Jack Point; 49.167°N, 123.896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2E4F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6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7A1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5841B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ECE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573</w:t>
            </w:r>
          </w:p>
        </w:tc>
      </w:tr>
      <w:tr w:rsidR="00E35898" w:rsidRPr="00E35898" w14:paraId="6185418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71F90C" w14:textId="41EAD70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pill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C28A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1ADE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61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A036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United Kingdom, Portobello; 55°57'N, 03°06'W; intertida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0BF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C4A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9442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0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2EA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M999146</w:t>
            </w:r>
          </w:p>
        </w:tc>
      </w:tr>
      <w:tr w:rsidR="00E35898" w:rsidRPr="00E35898" w14:paraId="4E8874B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0FB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im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A040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83C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ma8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6420C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Juneau, Alaska 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A86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7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0582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B2B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09380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8F750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04E911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17D8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uc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stri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6A36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Gould, 185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AB7A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21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15E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Alberni-Clayoquot Regional District, Mackenzie Beach; 49.128°N, 125.904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E1A39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7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4EBA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5B020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A19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614</w:t>
            </w:r>
          </w:p>
        </w:tc>
      </w:tr>
      <w:tr w:rsidR="00E35898" w:rsidRPr="00E35898" w14:paraId="6EE0FA9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FC7C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evirobus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053F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0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E233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216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Morocco, South Cap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hi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40 Km north-west of Agadir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AD35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3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EA40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BC0F6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A7F7F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74DB2A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9C1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f.</w:t>
            </w: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dwards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32AA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yraudea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2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7CF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29.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ACD6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roat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mag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ol Stella Mari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6E63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3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A07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6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55CC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97881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6CD4D9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B432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dwards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CEA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yraudea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2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D5E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07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188D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Zannone I.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EC83A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2FFF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3B62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09C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19569</w:t>
            </w:r>
          </w:p>
        </w:tc>
      </w:tr>
      <w:tr w:rsidR="00E35898" w:rsidRPr="00E35898" w14:paraId="3037730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6BE53" w14:textId="6948E3F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rinace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0449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4A8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3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501E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Cagliari, Marina piccola; 2 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79CB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X377533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4EE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30D1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D20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51</w:t>
            </w:r>
          </w:p>
        </w:tc>
      </w:tr>
      <w:tr w:rsidR="00E35898" w:rsidRPr="00E35898" w14:paraId="7262A3D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43D1C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ispidul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D335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lla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0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1AB4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8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4EC5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unisi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abè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Gulf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hergu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C3AE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N651946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D3DE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N651921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5BF2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951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N651987 </w:t>
            </w:r>
          </w:p>
        </w:tc>
      </w:tr>
      <w:tr w:rsidR="00E35898" w:rsidRPr="00E35898" w14:paraId="45FAB6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4472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glori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A40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ross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36F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02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49D5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Italy, Venice Lagoon; low tid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559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F153270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BC6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KF153617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6107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59616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C42854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A312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uko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CC09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470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290.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AD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pa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 Tenerife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sland, L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leta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447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3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8857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82013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74ADF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DD7C0B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F65C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iscowich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183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lla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2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CB7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33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1689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orocco, Dakhl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9639C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476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202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BF07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8D9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19573</w:t>
            </w:r>
          </w:p>
        </w:tc>
      </w:tr>
      <w:tr w:rsidR="00E35898" w:rsidRPr="00E35898" w14:paraId="2B1E354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916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icola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C26C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nterosat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8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2E0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282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DF83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pa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 Barbate</w:t>
            </w:r>
            <w:proofErr w:type="gram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839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4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50C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6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6FE8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38F51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1D37D5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EE2B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anton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ABB9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ecalup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Buzzurro &amp; Mariani, 200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C580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5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A67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Tunisia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Kerkennah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s, Ra's Bu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Numah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2B9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2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2D0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61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D6C1B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D1346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EF631A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BBE4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eneb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anton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098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ecalup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Buzzurro &amp; Mariani, 200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411C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5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B792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Tunisia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Kerkennah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s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orj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e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-Hissar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4AA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4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8A9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1536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893A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13DA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9E103A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B267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inebr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orn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04EF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écluz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5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162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EA1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South Kore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wangAnri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044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Y1487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B018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Y1486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A03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Y14859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294F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8D7CA7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5AC3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inebr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orn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C29E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écluz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5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F27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0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AA53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Hokkaid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3199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937A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92F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16A4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7</w:t>
            </w:r>
          </w:p>
        </w:tc>
      </w:tr>
      <w:tr w:rsidR="00E35898" w:rsidRPr="00E35898" w14:paraId="5B8A81B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EFD7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corallin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D93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Scacchi, 183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0DE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304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A8BD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 Giannutri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9311B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5347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B81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37AA8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6280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A8F3D5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F15E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allinoid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8499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lla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CC7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237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DC7C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Tunisia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harbi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, Sidi Youssef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5F5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5347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767D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C896F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4BAC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7C7568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0F7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na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95472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onomol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Crocetta, 201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814E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03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621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tal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Secche di Tor Patern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69D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8519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147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202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5674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7EB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419570</w:t>
            </w:r>
          </w:p>
        </w:tc>
      </w:tr>
      <w:tr w:rsidR="00E35898" w:rsidRPr="00E35898" w14:paraId="39BC42C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F3F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ci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ircumtex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B9AE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Stearns, 187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196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3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5F5E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Monterey, Californi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83C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4AA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6801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279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377552</w:t>
            </w:r>
          </w:p>
        </w:tc>
      </w:tr>
      <w:tr w:rsidR="00E35898" w:rsidRPr="00E35898" w14:paraId="722C689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A4A2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ci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terfoss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A56D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. P. Carpenter, 186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225D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13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2514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Capital Regional District, Cattle Point; 48.438°N, 123.294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4855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7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DBC9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CC03C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94F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619</w:t>
            </w:r>
          </w:p>
        </w:tc>
      </w:tr>
      <w:tr w:rsidR="00E35898" w:rsidRPr="00E35898" w14:paraId="397B6A2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49F47" w14:textId="2C5E573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ci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urid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F328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ddendorff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52F0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IB30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E22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Capital Regional District, Botanical Beach; 48.526°N, 124.448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328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697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2B230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EC6CC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6244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X070628</w:t>
            </w:r>
          </w:p>
        </w:tc>
      </w:tr>
      <w:tr w:rsidR="00E35898" w:rsidRPr="00E35898" w14:paraId="6237F6B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50F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ciocinebr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cler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AE7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00D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10BCMOL-3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CB25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anada,  Britis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Columbia, Haida Gwaii, Lawn Hill, off Hwy 16, intertidal; 53.415°N, 131.913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30F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6434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8A1F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5417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0D3F0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762655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0098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Urosalpinx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ciner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544A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845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5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431FF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nited Kingdo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Whitstab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Kent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D7B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970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77A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E98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8</w:t>
            </w:r>
          </w:p>
        </w:tc>
      </w:tr>
      <w:tr w:rsidR="00E35898" w:rsidRPr="00E35898" w14:paraId="73CE8B3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71A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okesinot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errug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11C45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nrad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A731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G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C1B9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SA, Cedar Key,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lorida ;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29.135°N , 83.037°W ;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A380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Q8689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255B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93B1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9C575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D91CA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010E0" w14:textId="3A43D22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anthochor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ssidiformi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455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58D1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9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F980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le, L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inconada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27625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36B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E88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E06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0</w:t>
            </w:r>
          </w:p>
        </w:tc>
      </w:tr>
      <w:tr w:rsidR="00E35898" w:rsidRPr="00E35898" w14:paraId="5BAA627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0D0E787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Pagodul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Barco, Schiaparelli,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&amp; Oliverio, 201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F2FEC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C8D2BB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ED2244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EC799A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A5F7DD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C6C05A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721183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F0E74C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199A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byss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oyo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0444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kutan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5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842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V669-BC1-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A07C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Okinaw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rough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0941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C3331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32D27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C160B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A7665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9E67A4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37161" w14:textId="7AD6B64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xymene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ucklandic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163B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90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B36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90404/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7E10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liffo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, Blenhei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rfell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each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33A7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754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810D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F054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06254C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EDF67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re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epul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4488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G. B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werb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I, 188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F70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11BIOAK-62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922C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USA,  Alaska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Cook Inlet, Outside Beach, rocky intertidal, abundant macroalgae; 59.459°N, 151.707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8C91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6435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787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E99EF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8383C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A3C87F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B7C6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re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unc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0965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trøm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6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5864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T077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CAAA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orth Sea; 59.764°N, 0.374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CB6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R0848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E28B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0478C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9B41E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39B1DA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A213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re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est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A3F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10B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1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C148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hin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CE4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Q8340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5D6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Q83392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FCA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Q8338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ED31C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6D6188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D1CEE" w14:textId="1A1CF48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mpt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urt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BB6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Murdoch, 190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4A1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559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1BAB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off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Snares Island; 48.02°S, 166.615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EF4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4BF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BAB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80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5D3C1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6402F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8411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nix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o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6623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0D0B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IWA 3016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34B68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Zealand, Chatham Rise; 42.65° S, 177.21° E, 1377–1402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A56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5F6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25999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83397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9</w:t>
            </w:r>
          </w:p>
        </w:tc>
      </w:tr>
      <w:tr w:rsidR="00E35898" w:rsidRPr="00E35898" w14:paraId="3AA95F4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7132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nix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59FD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E3016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8412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9D2F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Tasman Sea; 36.91°S, 167.53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016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C9C1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0E13F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FD7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0</w:t>
            </w:r>
          </w:p>
        </w:tc>
      </w:tr>
      <w:tr w:rsidR="00E35898" w:rsidRPr="00E35898" w14:paraId="575C05B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800E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nix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xwell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771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9E9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8412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58A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Tasman Sea; 37.27°S, 169.67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7B2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DD632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3252C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F1E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1</w:t>
            </w:r>
          </w:p>
        </w:tc>
      </w:tr>
      <w:tr w:rsidR="00E35898" w:rsidRPr="00E35898" w14:paraId="1B0C5BC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3041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nix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angaro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171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B1DD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18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B515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E of Cape Campbell; 42.1342°S, 174.538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2D7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E43A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9B970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FD78B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2C42E8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A62B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nix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nus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B17B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9E1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620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0F48D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ern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Kermade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Ridge, West chimney field; 35.3483°S, 178.543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AB7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DD1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EF08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16122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836A0C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AA7C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melli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raversi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314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F. W. Hutton, 187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717F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90404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057C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liffo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, Blenhei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Marfell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each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93FB0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138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11F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0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134B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A14C17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C215E9" w14:textId="63DDB46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Pagod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echinata</w:t>
            </w:r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F408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BF77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1546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1DB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Ibero-Marocai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lf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BALGIM, CP98, 34°29'N, 07°42'W, 1721-1773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0A3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3C4C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3D1F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FEA53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2D0C588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FAD15" w14:textId="4B5E0F8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r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eesemani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FBBD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F. W. Hutton, 188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636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9788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C18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 o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Waitota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Waiinu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each; 39.8712°S, 174.739°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288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AF1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7A5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44D0D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4EC55F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C91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r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eesemani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xsculp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50010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well, 193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46E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98790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46DA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 o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Waitota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Waiinu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each; 39.8712°S, 174.739°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F79B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EDE18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12B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31B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227D340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9B31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r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ten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47C66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mbro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cquin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349D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85284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84909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tewart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Ringaring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46.9167°S, 168.15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B3E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49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C92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D09D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765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C0E3AB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098C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r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quoy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0D2C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Reeve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395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519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66D46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naneh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pirits Bay; 34.42°S, 172.853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F05C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C3A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7B5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05BC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2513E28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F4F5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oirier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yrinx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322F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B. A. Marshall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1CC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1452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A6CF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SE of Cape Campbell; 41.9853°S, 174.699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2535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2DD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7EF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67D2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7996D1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E64EBB" w14:textId="7286BEE0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oirier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zelandica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670E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Quo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imard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001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3377/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3DC3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ou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Tasman Bay, off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Kaiteriter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41.0162°S, 173.037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30F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467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254F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C250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5C1597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A0D5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chinolamell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E156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owell, 195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8BC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A 271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862D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Antarctica, Bellingshausen Sea, Skua shelter; 65.15°S, 64.16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8CC7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X1108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7E6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054C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632CF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1D9B07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24A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ongstaff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23DD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90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1C55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4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BBF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Antarctica, Tethys Bay; 74.68°S, 164.02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C8BA7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62F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C20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912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3</w:t>
            </w:r>
          </w:p>
        </w:tc>
      </w:tr>
      <w:tr w:rsidR="00E35898" w:rsidRPr="00E35898" w14:paraId="7D62540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549B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ongstaff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2F4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E. A. Smith, 190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8B5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A 4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8198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ntarctica, Ross Se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9537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8513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3D1E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76C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3</w:t>
            </w:r>
          </w:p>
        </w:tc>
      </w:tr>
      <w:tr w:rsidR="00E35898" w:rsidRPr="00E35898" w14:paraId="2E21058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FA2F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oti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C67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owell, 195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6FD8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A 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9575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Antarctica, Ross Sea; 71.755°S, 171.148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8BE5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X1108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B9E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D6D31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6E00C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688747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DAB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uric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245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Montagu, 180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2EA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111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E2BA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pa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lahonda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36.6925°N, 3.35217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AE13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1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3CEFD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C9A37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909A9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E23F2E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7F31B" w14:textId="36559BD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ymene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ebei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66593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Hutton, 187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A01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2931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C05E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Wellington, Shell Bay Road, 100m N of Miramar wharf; 41.3097°S, 174.812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B07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2BD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062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597D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50E9F0F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958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ymen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usill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1017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Suter, 190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1631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053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3E3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North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Lyall Bay; 41.3337°S, 174.791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6891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7EE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89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8B8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F4F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929166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D3015" w14:textId="0D48B31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Xymenops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iformi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A6A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. P. King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149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ZUR BAU 91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5781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le, 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ierra</w:t>
            </w:r>
            <w:proofErr w:type="spellEnd"/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l Fuego, Pueblo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rvenir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0C4A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X0339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852DB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3832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69F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7</w:t>
            </w:r>
          </w:p>
        </w:tc>
      </w:tr>
      <w:tr w:rsidR="00E35898" w:rsidRPr="00E35898" w14:paraId="10BCD49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4D43BB" w14:textId="390A67D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Ze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mbiguus</w:t>
            </w:r>
            <w:proofErr w:type="spellEnd"/>
            <w:r w:rsidR="00472659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C66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R. 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hilipp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6DC8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85274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1563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Zealand,  Stewart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sland, Paterson Inlet; 46.9083°S, 168.108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5E92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D6C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0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02D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P8451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C9E75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06C3410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4727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Zea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ulcherrim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8B9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inl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30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E04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28412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DB42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New Zealand, Challenger Plateau</w:t>
            </w: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; ,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2007615, 38.02°S, 168.45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5FA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C31D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C04E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0F42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8</w:t>
            </w:r>
          </w:p>
        </w:tc>
      </w:tr>
      <w:tr w:rsidR="00E35898" w:rsidRPr="00E35898" w14:paraId="6DAC061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0BA280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Rapan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Gray, 185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42CBD0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35DC0D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EBCC50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ADEDF20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322C32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7A500D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01EEE6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4FEEAA3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33836" w14:textId="68A6BB8C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evidentat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059F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W. Wood, 182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742C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9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A7A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osta 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lay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Ventana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Puntarena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C696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3BF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A39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CDA9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048</w:t>
            </w:r>
          </w:p>
        </w:tc>
      </w:tr>
      <w:tr w:rsidR="00E35898" w:rsidRPr="00E35898" w14:paraId="273D7B2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5D7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llao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7493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J. E. Gray, 182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FC4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5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80B1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ru, Piur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D61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682B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1B8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35A5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3</w:t>
            </w:r>
          </w:p>
        </w:tc>
      </w:tr>
      <w:tr w:rsidR="00E35898" w:rsidRPr="00E35898" w14:paraId="1A6A72F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A15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can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angula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06DD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63F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BUNAM CNMO 31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AA3F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xico, Jalisc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21F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A26AA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214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33CD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5</w:t>
            </w:r>
          </w:p>
        </w:tc>
      </w:tr>
      <w:tr w:rsidR="00E35898" w:rsidRPr="00E35898" w14:paraId="1CDF508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9F4CF" w14:textId="5F75D20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gnew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toniformi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152B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EDB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4273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011B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4543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FF8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EF9A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3B88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51</w:t>
            </w:r>
          </w:p>
        </w:tc>
      </w:tr>
      <w:tr w:rsidR="00E35898" w:rsidRPr="00E35898" w14:paraId="5298ABA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079BF" w14:textId="460682F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ncholepa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ncholepa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B6B2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uguièr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A9E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1999030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DF4F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Chile, Isla Rojas, Region IX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BBA4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68D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B48B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275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54</w:t>
            </w:r>
          </w:p>
        </w:tc>
      </w:tr>
      <w:tr w:rsidR="00E35898" w:rsidRPr="00E35898" w14:paraId="45553A6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E2798" w14:textId="02DC5C8A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ica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orbit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41CAB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A6F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M C.45826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2659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, Tasmani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14C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39AB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8987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DF3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9</w:t>
            </w:r>
          </w:p>
        </w:tc>
      </w:tr>
      <w:tr w:rsidR="00E35898" w:rsidRPr="00E35898" w14:paraId="31D1673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ADDC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lbolab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01F7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40E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1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A3C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apur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Tahit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1BD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5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5D53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53B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4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98A3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457</w:t>
            </w:r>
          </w:p>
        </w:tc>
      </w:tr>
      <w:tr w:rsidR="00E35898" w:rsidRPr="00E35898" w14:paraId="6B3D785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06EB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a aper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570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843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7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516A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Big Island, Hawai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3AE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2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C2C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569F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F460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7</w:t>
            </w:r>
          </w:p>
        </w:tc>
      </w:tr>
      <w:tr w:rsidR="00E35898" w:rsidRPr="00E35898" w14:paraId="36615C8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DA11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lathr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A4F0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62D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1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A2F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Tahit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AC3C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2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617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D21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B32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8</w:t>
            </w:r>
          </w:p>
        </w:tc>
      </w:tr>
      <w:tr w:rsidR="00E35898" w:rsidRPr="00E35898" w14:paraId="676B098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7F2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legan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68B5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&amp; G. B. Sowerby I, 182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BE8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2918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B934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0D5EB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73D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068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F68C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78265F2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999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r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137C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4AB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6044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6A7F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Delgado Provinc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5D2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075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8F1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C8C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59</w:t>
            </w:r>
          </w:p>
        </w:tc>
      </w:tr>
      <w:tr w:rsidR="00E35898" w:rsidRPr="00E35898" w14:paraId="6069258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1CF79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icin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249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B57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165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738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Japan, Miyake I.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Iz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2142D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E58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871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F642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1</w:t>
            </w:r>
          </w:p>
        </w:tc>
      </w:tr>
      <w:tr w:rsidR="00E35898" w:rsidRPr="00E35898" w14:paraId="1145C83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203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Drup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ubusidae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167C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699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6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91D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riz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4376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D6C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E3E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05BF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2</w:t>
            </w:r>
          </w:p>
        </w:tc>
      </w:tr>
      <w:tr w:rsidR="00E35898" w:rsidRPr="00E35898" w14:paraId="30889D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D93A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a speci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B673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nk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82C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29173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89FE6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angiro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to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amot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chipelag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236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2C73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1790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BBDA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3</w:t>
            </w:r>
          </w:p>
        </w:tc>
      </w:tr>
      <w:tr w:rsidR="00E35898" w:rsidRPr="00E35898" w14:paraId="155A979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AF5B9" w14:textId="5AD6BCD3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Drup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rossulari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17F5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005B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6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87C7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Vanuatu, Baldwin Core; SANTO 2006, VM02, 15°34.9'S, 167°02.4'E, 0-1 m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tertida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ra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nd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FC07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4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C6CE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2B1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4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112C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449</w:t>
            </w:r>
          </w:p>
        </w:tc>
      </w:tr>
      <w:tr w:rsidR="00E35898" w:rsidRPr="00E35898" w14:paraId="664B19C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73FC5" w14:textId="7B16C850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rup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rossulari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64B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4721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1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8B18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ouh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North Provinc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F0F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C7A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4E9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156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61</w:t>
            </w:r>
          </w:p>
        </w:tc>
      </w:tr>
      <w:tr w:rsidR="00E35898" w:rsidRPr="00E35898" w14:paraId="6CBCD5A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919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lanford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E8E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lvi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9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B9F3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IFEFGB-TT-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831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India; 18.9°N, 72.8°E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1E6F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2466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96E7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477B4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519B3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C55EBD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CB8B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grad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262D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Jonas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B21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7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6FFD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ohor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616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21D7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1B0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E0ACE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4</w:t>
            </w:r>
          </w:p>
        </w:tc>
      </w:tr>
      <w:tr w:rsidR="00E35898" w:rsidRPr="00E35898" w14:paraId="30A4E00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478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javanic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D51C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R. A.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hilipp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758E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9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3A30F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Hong Kong, Lau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Fa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Sh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5638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77E5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B870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BF9AD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5</w:t>
            </w:r>
          </w:p>
        </w:tc>
      </w:tr>
      <w:tr w:rsidR="00E35898" w:rsidRPr="00E35898" w14:paraId="0085150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290C2" w14:textId="340F97DB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acer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828C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082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110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8C0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h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eiha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Guangx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DCC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CFA6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BF61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0AB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M583737</w:t>
            </w:r>
          </w:p>
        </w:tc>
      </w:tr>
      <w:tr w:rsidR="00E35898" w:rsidRPr="00E35898" w14:paraId="0A74382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4824A" w14:textId="55416A8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acer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715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01D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0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25E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anju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Laboh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S of Batu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aha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W Coast Johor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FFCC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0C93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5016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48B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52</w:t>
            </w:r>
          </w:p>
        </w:tc>
      </w:tr>
      <w:tr w:rsidR="00E35898" w:rsidRPr="00E35898" w14:paraId="425056B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BB658" w14:textId="49A078D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lacer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AF16F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03E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9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C900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nang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D3D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5ACD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105B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438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6</w:t>
            </w:r>
          </w:p>
        </w:tc>
      </w:tr>
      <w:tr w:rsidR="00E35898" w:rsidRPr="00E35898" w14:paraId="51B2BC3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1A7D1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lay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DF5C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K. S. Tan &amp; Sigurdsson, 199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AE1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3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7448E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ohor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CE4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79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18A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79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EB5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79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B5F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7942</w:t>
            </w:r>
          </w:p>
        </w:tc>
      </w:tr>
      <w:tr w:rsidR="00E35898" w:rsidRPr="00E35898" w14:paraId="52DDD8A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BAE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ufotinc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5FFE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K. S. Tan &amp; Sigurdsson, 199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86C5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2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8E9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laysia, Melak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4C5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0D4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5D21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A244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7</w:t>
            </w:r>
          </w:p>
        </w:tc>
      </w:tr>
      <w:tr w:rsidR="00E35898" w:rsidRPr="00E35898" w14:paraId="4A44D1E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CA4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acell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C3B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11F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2927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43FF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3757D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20D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0AA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E397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69</w:t>
            </w:r>
          </w:p>
        </w:tc>
      </w:tr>
      <w:tr w:rsidR="00E35898" w:rsidRPr="00E35898" w14:paraId="16B4AF6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5204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ala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23EE5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Schubert &amp; J. A. Wagner, 182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BD32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9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F6A0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United Arab Emirates, Khor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Fakkan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4AF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89D4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E51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855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0</w:t>
            </w:r>
          </w:p>
        </w:tc>
      </w:tr>
      <w:tr w:rsidR="00E35898" w:rsidRPr="00E35898" w14:paraId="5298D0F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BA84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d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wuting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03FB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K. S. Tan, 199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895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5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E7F7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, Norther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erritor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DD7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F4A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6E4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674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1</w:t>
            </w:r>
          </w:p>
        </w:tc>
      </w:tr>
      <w:tr w:rsidR="00E35898" w:rsidRPr="00E35898" w14:paraId="396E1F2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48A03" w14:textId="2C4881A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ancinel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alouin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F747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428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90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4F7A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nited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ab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Emirates, Fujairah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8D85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DE24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FC6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EA8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3</w:t>
            </w:r>
          </w:p>
        </w:tc>
      </w:tr>
      <w:tr w:rsidR="00E35898" w:rsidRPr="00E35898" w14:paraId="4AAA102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D155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ncinella armiger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8C1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k, 1807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1B1D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5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F676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Guam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riz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DE6E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F1C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708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995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4</w:t>
            </w:r>
          </w:p>
        </w:tc>
      </w:tr>
      <w:tr w:rsidR="00E35898" w:rsidRPr="00E35898" w14:paraId="0E554E3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AEF8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Mancinell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p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04DB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Petit de l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ussay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5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ED6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5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5B5E1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uth Africa, KwaZulu-Nata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3535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5DE2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99C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AA4C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4</w:t>
            </w:r>
          </w:p>
        </w:tc>
      </w:tr>
      <w:tr w:rsidR="00E35898" w:rsidRPr="00E35898" w14:paraId="07EC759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5E64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Mancinella echin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FEC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08C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9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F91D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ukashima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ADC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5DF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62A3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E22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5</w:t>
            </w:r>
          </w:p>
        </w:tc>
      </w:tr>
      <w:tr w:rsidR="00E35898" w:rsidRPr="00E35898" w14:paraId="4216F4B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68C7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ncinella echinul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2ED2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1E9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c0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74E3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hin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03AC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C4666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2C5B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AD214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E2F67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D09FA3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82D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ncinella gros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2EFD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6A9C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7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CC98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Salomon Islands, Oldham Deep; SALOMON 2, DW2234, 06°51'S, 156°24'E, 182-277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5C38C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FA0F7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31244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4960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774B1A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190B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ncinella siro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A86EF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3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557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190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Kagoshim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683BE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EAD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7D5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549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6</w:t>
            </w:r>
          </w:p>
        </w:tc>
      </w:tr>
      <w:tr w:rsidR="00E35898" w:rsidRPr="00E35898" w14:paraId="380529C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0A5B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na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macul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156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Jonas, 184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0EBA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36793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1834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man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10F9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F2E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FB61E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7571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77</w:t>
            </w:r>
          </w:p>
        </w:tc>
      </w:tr>
      <w:tr w:rsidR="00E35898" w:rsidRPr="00E35898" w14:paraId="6EB8091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1A7D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na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intermedi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1B5E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ien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D53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6044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6138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Mozambiqu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Lond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N. headland of Pemba Bay, Cabo Delgado Prov.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90E1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74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2F857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1F132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E5D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43 </w:t>
            </w:r>
          </w:p>
        </w:tc>
      </w:tr>
      <w:tr w:rsidR="00E35898" w:rsidRPr="00E35898" w14:paraId="70E2DBD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291FA" w14:textId="05ED1CB5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na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uberos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E6E1C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0BE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1816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3C9C3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Panglao I.; PANGLAO 2004, M22, 09°37.2'N, 123°46.4'E, 0-3 m; coral platform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2AC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F6F6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1AD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0E44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0</w:t>
            </w:r>
          </w:p>
        </w:tc>
      </w:tr>
      <w:tr w:rsidR="00E35898" w:rsidRPr="00E35898" w14:paraId="3B578E3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9F6EB" w14:textId="74A2002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na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tuberos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267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ödi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649B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6043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7B7A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b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lgaod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rov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3D02A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9B354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7CD9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7804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6A7FB42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F72D65" w14:textId="7473104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Nassa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rt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540A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uguièr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8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D18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11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4B52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w Caledonia, Noume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6BEB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5E22C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9190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1776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1</w:t>
            </w:r>
          </w:p>
        </w:tc>
      </w:tr>
      <w:tr w:rsidR="00E35898" w:rsidRPr="00E35898" w14:paraId="0131C12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F9D1A" w14:textId="05707DC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eorapa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uricat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AD33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6175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NB 384834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9173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sta Rica, Puntarena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CEAA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B205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7D24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09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E7D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3</w:t>
            </w:r>
          </w:p>
        </w:tc>
      </w:tr>
      <w:tr w:rsidR="00E35898" w:rsidRPr="00E35898" w14:paraId="158D798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C60D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e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rp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B15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nrad, 183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D8A3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8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C2D6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SA, Big Island, Hawaii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5D4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632D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9B4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A13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4</w:t>
            </w:r>
          </w:p>
        </w:tc>
      </w:tr>
      <w:tr w:rsidR="00E35898" w:rsidRPr="00E35898" w14:paraId="3FD3D36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BCE6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e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rginat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99B7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DBC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6042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73C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ozambiqu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b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Delgado Prov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933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29F9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7B49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911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23CD77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19572" w14:textId="74F5FECC" w:rsidR="00E35898" w:rsidRPr="00E35898" w:rsidRDefault="00472659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“</w:t>
            </w:r>
            <w:proofErr w:type="spellStart"/>
            <w:r w:rsidR="00E35898"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ania</w:t>
            </w:r>
            <w:proofErr w:type="spellEnd"/>
            <w: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”</w:t>
            </w:r>
            <w:r w:rsidR="00E35898"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nod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F026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mbro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cquin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FB973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4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4C7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Miyazaki, Kyushu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85F5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F2E7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77FC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DAD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5</w:t>
            </w:r>
          </w:p>
        </w:tc>
      </w:tr>
      <w:tr w:rsidR="00E35898" w:rsidRPr="00E35898" w14:paraId="3563D74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2351FD" w14:textId="4796EEB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nax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coronat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D3B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. Adams, 185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B4D4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5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F8DC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Kagoshima, Kyushu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E9CC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057F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AFC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9B86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5</w:t>
            </w:r>
          </w:p>
        </w:tc>
      </w:tr>
      <w:tr w:rsidR="00E35898" w:rsidRPr="00E35898" w14:paraId="07F6B8F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4792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inax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rsicolor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421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Gray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A39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 W730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6AA6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uth Africa, KwaZulu-Nata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3427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E90F5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FD729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1CE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6</w:t>
            </w:r>
          </w:p>
        </w:tc>
      </w:tr>
      <w:tr w:rsidR="00E35898" w:rsidRPr="00E35898" w14:paraId="1D31C44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22316" w14:textId="045113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icopurp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lumellari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8D0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53E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BUNAM CNMO 3097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425B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xico, Jalisc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1524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D26D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895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D3E7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7</w:t>
            </w:r>
          </w:p>
        </w:tc>
      </w:tr>
      <w:tr w:rsidR="00E35898" w:rsidRPr="00E35898" w14:paraId="4FA419E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4A7D9" w14:textId="3564710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Plicopurp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lumellari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7FC8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1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D0D3C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BUNAM CNMO 309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9BE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xico, Jalisc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FD8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5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7B98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3CC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0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5366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89</w:t>
            </w:r>
          </w:p>
        </w:tc>
      </w:tr>
      <w:tr w:rsidR="00E35898" w:rsidRPr="00E35898" w14:paraId="1DE41CC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1A3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icopurpur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patul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C136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0941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8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EB32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osta 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zanill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C26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FD6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E05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971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91</w:t>
            </w:r>
          </w:p>
        </w:tc>
      </w:tr>
      <w:tr w:rsidR="00E35898" w:rsidRPr="00E35898" w14:paraId="5233CAE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31CD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urpura bufo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51B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marck, 1822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386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93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E2B1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nited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ab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Emirates, Fujairah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899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D61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77C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F8B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5</w:t>
            </w:r>
          </w:p>
        </w:tc>
      </w:tr>
      <w:tr w:rsidR="00E35898" w:rsidRPr="00E35898" w14:paraId="237EBE5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C1B65" w14:textId="6952021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urpura persic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3C7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7186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32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07E0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etouch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Amami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F1B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7F7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473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6FA0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95</w:t>
            </w:r>
          </w:p>
        </w:tc>
      </w:tr>
      <w:tr w:rsidR="00E35898" w:rsidRPr="00E35898" w14:paraId="45CEB3B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888DC" w14:textId="0A275506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pa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bezoar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752C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6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FD45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3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1057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Tos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Kochi Pref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3B582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0E9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CED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7CFE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6</w:t>
            </w:r>
          </w:p>
        </w:tc>
      </w:tr>
      <w:tr w:rsidR="00E35898" w:rsidRPr="00E35898" w14:paraId="225FBCF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170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pa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piform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717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Born, 17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434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9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D0D9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CC2931, 19°49.8'S, 163°47.7'E, 31-3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EB3F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6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A01D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54E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60245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96</w:t>
            </w:r>
          </w:p>
        </w:tc>
      </w:tr>
      <w:tr w:rsidR="00E35898" w:rsidRPr="00E35898" w14:paraId="37FF33D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0CD2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apa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ven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C572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Valenciennes, 184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8F75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1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4D17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pan, Kumamoto, Kyushu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73AF0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6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D49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882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F80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97</w:t>
            </w:r>
          </w:p>
        </w:tc>
      </w:tr>
      <w:tr w:rsidR="00E35898" w:rsidRPr="00E35898" w14:paraId="4D94DA6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468D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tubercula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6E09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3BF1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1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06262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elok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ahang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Penang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Nat'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Park. </w:t>
            </w: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as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nang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F26F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A77B1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2AB4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3BE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50</w:t>
            </w:r>
          </w:p>
        </w:tc>
      </w:tr>
      <w:tr w:rsidR="00E35898" w:rsidRPr="00E35898" w14:paraId="24DC0C8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8BE9A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lavige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E862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üst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D56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SGB23008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1AE9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hina, Zhanjiang, Guangd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82B4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21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7622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18810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8DBF1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8F3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5*</w:t>
            </w:r>
          </w:p>
        </w:tc>
      </w:tr>
      <w:tr w:rsidR="00E35898" w:rsidRPr="00E35898" w14:paraId="0C1AEB3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D87F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lavige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0611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üst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60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A3B2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97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C01B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ohor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9917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E222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10F4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638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0</w:t>
            </w:r>
          </w:p>
        </w:tc>
      </w:tr>
      <w:tr w:rsidR="00E35898" w:rsidRPr="00E35898" w14:paraId="2951369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E672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ute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86E7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lte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0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03AA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4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BEF15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Aburatsub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Miura City, Kanagawa Pier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DAFF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9529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2C3D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EE98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51</w:t>
            </w:r>
          </w:p>
        </w:tc>
      </w:tr>
      <w:tr w:rsidR="00E35898" w:rsidRPr="00E35898" w14:paraId="315AE71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8C75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ute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4A8E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lte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0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F89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2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50F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ng Kong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491F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CC0B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B9B9A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4AD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2</w:t>
            </w:r>
          </w:p>
        </w:tc>
      </w:tr>
      <w:tr w:rsidR="00E35898" w:rsidRPr="00E35898" w14:paraId="42DB822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0EBC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ute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41D32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lte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0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4EA9A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9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E683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ingapor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1FBF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B62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0D4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D6B5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1</w:t>
            </w:r>
          </w:p>
        </w:tc>
      </w:tr>
      <w:tr w:rsidR="00E35898" w:rsidRPr="00E35898" w14:paraId="2DAF669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1D10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Reish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uteostom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D7C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lte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0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249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14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2AF9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Japan, Miyake I.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Iz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0DC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6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FF1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F96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FE527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98</w:t>
            </w:r>
          </w:p>
        </w:tc>
      </w:tr>
      <w:tr w:rsidR="00E35898" w:rsidRPr="00E35898" w14:paraId="44D0C90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F9F5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i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FFF4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41359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35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2945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ustralia, Northern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erritory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097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4E7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9840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BF1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3</w:t>
            </w:r>
          </w:p>
        </w:tc>
      </w:tr>
      <w:tr w:rsidR="00E35898" w:rsidRPr="00E35898" w14:paraId="64ED210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DF94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uricoide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0CE7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CA0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8DEE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nang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9B36D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933BC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A310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8395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4</w:t>
            </w:r>
          </w:p>
        </w:tc>
      </w:tr>
      <w:tr w:rsidR="00E35898" w:rsidRPr="00E35898" w14:paraId="5729CDE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9535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quamiger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9E770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4A67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29192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04B8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angiro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to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amot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chipelag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E20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0F4ED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093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214E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6</w:t>
            </w:r>
          </w:p>
        </w:tc>
      </w:tr>
      <w:tr w:rsidR="00E35898" w:rsidRPr="00E35898" w14:paraId="0B33122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D99F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quam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7B02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ease, 186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CCC4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486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6E93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Philippines, Cavite, Manila Bay; Cuming Tour 2007, CT39, 14°23.55'N, 120°49.97'E; grey sand, beach drift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E8A4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B736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9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7E7D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571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09</w:t>
            </w:r>
          </w:p>
        </w:tc>
      </w:tr>
      <w:tr w:rsidR="00E35898" w:rsidRPr="00E35898" w14:paraId="34DF10D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B744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issot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7832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Petit de la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aussay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5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3063F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100162.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76BB1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outh Africa, KwaZulu-Natal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33C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68364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768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76E29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6*</w:t>
            </w:r>
          </w:p>
        </w:tc>
      </w:tr>
      <w:tr w:rsidR="00E35898" w:rsidRPr="00E35898" w14:paraId="1B404EAD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525F2" w14:textId="21F575CA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miricin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urbinoide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DB7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C4CE4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0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A887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ohor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1C4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66DF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64CD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F9E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3</w:t>
            </w:r>
          </w:p>
        </w:tc>
      </w:tr>
      <w:tr w:rsidR="00E35898" w:rsidRPr="00E35898" w14:paraId="09B37CD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70A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iserial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13D6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lainvil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E41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NAM 3109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5392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exico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enacatit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N of San Patricio, Jalisc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E95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8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2E78F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E32F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FAC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39</w:t>
            </w:r>
          </w:p>
        </w:tc>
      </w:tr>
      <w:tr w:rsidR="00E35898" w:rsidRPr="00E35898" w14:paraId="38C2CB0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959B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rasili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4776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laremon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D. Reid, 201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4CEA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BSF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7E3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azil,  Santos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23.45°S, 46.3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3177E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M65594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0B52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M65597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C163E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22F94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CF2BAC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38D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analicul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763C4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Gray, 1839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4525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43498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8349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US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Ced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Key, Levy County, Florid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756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9182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9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FDC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0F74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085</w:t>
            </w:r>
          </w:p>
        </w:tc>
      </w:tr>
      <w:tr w:rsidR="00E35898" w:rsidRPr="00E35898" w14:paraId="24CCE5D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3AF0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delesserti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E27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d'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bign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C64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49EF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er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let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b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Blanco, Piur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3DBA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F43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01128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1992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25</w:t>
            </w:r>
          </w:p>
        </w:tc>
      </w:tr>
      <w:tr w:rsidR="00E35898" w:rsidRPr="00E35898" w14:paraId="1C851BE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9B12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loridan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2D4B4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Conrad, 183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CD7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45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9EFB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USA, St Augustine Inlet, St James Co., Florida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CF30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790F1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5854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6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7DC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31</w:t>
            </w:r>
          </w:p>
        </w:tc>
      </w:tr>
      <w:tr w:rsidR="00E35898" w:rsidRPr="00E35898" w14:paraId="3F4C8FA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CC995" w14:textId="60B4791C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emastom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E305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6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318A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A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32F6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pa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Punta Tano, Tenerif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nary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I.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8F035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80415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56FEB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77A6F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U391558 </w:t>
            </w:r>
          </w:p>
        </w:tc>
      </w:tr>
      <w:tr w:rsidR="00E35898" w:rsidRPr="00E35898" w14:paraId="421E648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F7ED6" w14:textId="0696FFE4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haemastom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1C6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6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72F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90092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5E8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ortugal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ea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Ponta Delgado, Sao Miguel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zores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582B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551F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6719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5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1315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26</w:t>
            </w:r>
          </w:p>
        </w:tc>
      </w:tr>
      <w:tr w:rsidR="00E35898" w:rsidRPr="00E35898" w14:paraId="19AB99F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03FA1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tramonit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rustic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9E3D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C60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84.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C00F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osta 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huit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Carib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E46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9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C86E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E091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0A94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34</w:t>
            </w:r>
          </w:p>
        </w:tc>
      </w:tr>
      <w:tr w:rsidR="00E35898" w:rsidRPr="00E35898" w14:paraId="0B42121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3DA620" w14:textId="69E383B3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nodosa</w:t>
            </w:r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B0D9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4B0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5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F474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Ghana, 30 km W. of Takoradi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DEE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7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BDBB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8D1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703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66</w:t>
            </w:r>
          </w:p>
        </w:tc>
      </w:tr>
      <w:tr w:rsidR="00E35898" w:rsidRPr="00E35898" w14:paraId="72BC8F3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CEB6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hais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ocol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9F893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60B3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46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72F6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eru, Loma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32D2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57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8391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D2EDD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25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C0E4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R696124</w:t>
            </w:r>
          </w:p>
        </w:tc>
      </w:tr>
      <w:tr w:rsidR="00E35898" w:rsidRPr="00E35898" w14:paraId="5D58FF0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EE72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haise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kiosquiform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6A99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511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5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3CB1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eru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mbes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327EC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36813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71A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E679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6</w:t>
            </w:r>
          </w:p>
        </w:tc>
      </w:tr>
      <w:tr w:rsidR="00E35898" w:rsidRPr="00E35898" w14:paraId="17888F2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C43A0" w14:textId="58405AD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bu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anospir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B1EA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4AC9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CM 84.37.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ECDB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Ecuador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57A92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1CAD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F43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4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4DB0E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4ADD109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94B1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Tyl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acule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3D0A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99D1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7063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D76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Touh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, North Province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65E4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BEBA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BB33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1821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7</w:t>
            </w:r>
          </w:p>
        </w:tc>
      </w:tr>
      <w:tr w:rsidR="00E35898" w:rsidRPr="00E35898" w14:paraId="37DBF39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38D90" w14:textId="37EAE59E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l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avignyi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A931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eshay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18F77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898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BBAC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United Arab Emirates, Khor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Fakkan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A01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5FF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D4D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4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6E1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9</w:t>
            </w:r>
          </w:p>
        </w:tc>
      </w:tr>
      <w:tr w:rsidR="00E35898" w:rsidRPr="00E35898" w14:paraId="26C67B9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D214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lotha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irg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3765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illwy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1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ED8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79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5D6C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Malay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ngkawi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E89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EB7B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0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D379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A52C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17</w:t>
            </w:r>
          </w:p>
        </w:tc>
      </w:tr>
      <w:tr w:rsidR="00E35898" w:rsidRPr="00E35898" w14:paraId="6BCD81F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09E9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as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deltoide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0999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Lamarck, 182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0F91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8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FD86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osta Ric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anzanill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D5E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4FCD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4AB9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7470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0</w:t>
            </w:r>
          </w:p>
        </w:tc>
      </w:tr>
      <w:tr w:rsidR="00E35898" w:rsidRPr="00E35898" w14:paraId="618826E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0663B" w14:textId="4977B89D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as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elone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EBC9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ucl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536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CR 778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284C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osta Rica, Puntarenas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C60A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557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D082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4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EF90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2</w:t>
            </w:r>
          </w:p>
        </w:tc>
      </w:tr>
      <w:tr w:rsidR="00E35898" w:rsidRPr="00E35898" w14:paraId="47128A1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9CEB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asu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specios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8C88B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Valenciennes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6AC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BUNAM CNMO 310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DDB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exico, Jalisco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92E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DC2A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172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EF5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4</w:t>
            </w:r>
          </w:p>
        </w:tc>
      </w:tr>
      <w:tr w:rsidR="00E35898" w:rsidRPr="00E35898" w14:paraId="6558825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780D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xi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aeniata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5DF8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wi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D968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UF 29203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3F03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French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olynesi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Rangiro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to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Tuamotu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Archipelago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3328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6B9B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E81C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6B91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5</w:t>
            </w:r>
          </w:p>
        </w:tc>
      </w:tr>
      <w:tr w:rsidR="00E35898" w:rsidRPr="00E35898" w14:paraId="6DE159B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8D70FE" w14:textId="10F22D30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xill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vexillum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47FE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meli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91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B097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YK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730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Japan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Setouch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Amami I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C3F3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9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81583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31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22749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1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FEF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584226</w:t>
            </w:r>
          </w:p>
        </w:tc>
      </w:tr>
      <w:tr w:rsidR="00E35898" w:rsidRPr="00E35898" w14:paraId="14D77B8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793AFB6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Tripterotyph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D'Attilio &amp; C. M. Hertz, 198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6CC3E8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4873787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26A0D4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98B874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8D26525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A7F23E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A91C24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74B1337F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9EFE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pterotyph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iangular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594A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406A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5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F516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Cub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62295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92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D7E6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C2545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2B0D7D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573112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4D118D1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Trophon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Cossmann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, 190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55E923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81CCA5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38B041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72968D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AA88CB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F2B760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615B450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1038391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4E9B2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oriol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608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CE1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9-2063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06ED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S Lansdowne; EBISCO, DW2631, 21°3' 46.8''S, 160°44'24.4608''E, 372 -404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9AF3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2593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42800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58FB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81*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721C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OR257937*</w:t>
            </w:r>
          </w:p>
        </w:tc>
      </w:tr>
      <w:tr w:rsidR="00E35898" w:rsidRPr="00E35898" w14:paraId="5CE9BDD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2369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ept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urprisens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50A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5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1EEC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58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022D4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Plateau des Chesterfield; EBISCO, DW2610, 19°34'S, 158°41'E, 486-494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90A7C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08D9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420E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2F62A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1</w:t>
            </w:r>
          </w:p>
        </w:tc>
      </w:tr>
      <w:tr w:rsidR="00E35898" w:rsidRPr="00E35898" w14:paraId="25D89C3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410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ippon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arbarae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78D2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ér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F0B1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1864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B8C60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apua New Guine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Brokenwat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Bay; PAPUA NIUGINI, CP4042, 03°53'S, 144°40'E, 495-693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294C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T8283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63393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97BEE9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83E44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3271792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E5EC6" w14:textId="35BC4F3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Nippon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echinu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B6958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Dal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1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92BCA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3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C190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Japan, Sagami Bay, Kanagawa Pref.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8EA8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2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9ED5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64357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516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75</w:t>
            </w:r>
          </w:p>
        </w:tc>
      </w:tr>
      <w:tr w:rsidR="00E35898" w:rsidRPr="00E35898" w14:paraId="55104560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028F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abr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fabrici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F1296E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øller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4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F51A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LC 2522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7C54B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anada,  Nunavut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gloolik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A397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6432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0C17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C629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8FA74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AFBCDD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4248C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Scabr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nspir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EE7FB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0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55FC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1528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580AC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Papua New Guinea, Au large de Madang; BIOPAPUA, CP3708, 04°58'S, 145°50'E, 502-529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2DBB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X03399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50B9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E80482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2AC4E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D1717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21E9DC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537A9" w14:textId="14380DCF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abr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altzani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5047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bel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78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A35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11BIOAK-68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622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proofErr w:type="gram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USA,  Alaska</w:t>
            </w:r>
            <w:proofErr w:type="gram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Cook Inlet, Outside Beach, rocky intertidal, abundant macroalgae; 59.459°N, 151.707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8740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F64398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8900A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EB9A54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8C6C2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50F74F1E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824F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abr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manai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D049F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ér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16D6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4101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EF3D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pua New Guinea, 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tak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PAPUA NIUGINI, CP4039, 04°19'S, 145°37'E, 1000-104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E514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T82841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A0210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1ED68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9484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6A7C2027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324F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cabro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uillandre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ED7C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éro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2016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7B26C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4102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C4B2A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pua New Guinea, E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otak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; PAPUA NIUGINI, CP4039, 04°19'S, 145°37'E, 1000-104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5725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T82840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00B2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CAB1C2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1219F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2F550F2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A742D" w14:textId="45767858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eversianu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7AD6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allas, 177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508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91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67421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Argentin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Play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arralde</w:t>
            </w:r>
            <w:proofErr w:type="spellEnd"/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FB0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4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6863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6F10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694A5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2</w:t>
            </w:r>
          </w:p>
        </w:tc>
      </w:tr>
      <w:tr w:rsidR="00E35898" w:rsidRPr="00E35898" w14:paraId="54334AEA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32D2B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roph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lic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B5D6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[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ghtfoo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], 178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AE98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19990293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6C8600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Chile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Golfo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Elephant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, Region IX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D982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7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3CF9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3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F942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37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3237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U391547</w:t>
            </w:r>
          </w:p>
        </w:tc>
      </w:tr>
      <w:tr w:rsidR="00E35898" w:rsidRPr="00E35898" w14:paraId="06B6FED9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4ECDDAE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Typhinae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Cossmann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, 1903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A54DA3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4435BB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1721A9F6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182043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73E9184F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056767A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00BFB5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0380644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B7910" w14:textId="6CF3A002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Choreotyph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avlova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0376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Iredal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36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9B17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590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37CF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S Lansdowne; EBISCO, DW2632, 21°05'S, 160°45'E, 297-378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D525E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D9CB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1032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4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2A24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5</w:t>
            </w:r>
          </w:p>
        </w:tc>
      </w:tr>
      <w:tr w:rsidR="00E35898" w:rsidRPr="00E35898" w14:paraId="62BDD5B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4FFF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Monstrotyphi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imperial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ECBFC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Keen &amp; G. B. Campbell, 196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753E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8449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BD3A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Caledonia, S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nc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Nova; EBISCO, DW2528, 22°49'S, 159°23'E, 320-34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E4D4F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9D8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F996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C978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9</w:t>
            </w:r>
          </w:p>
        </w:tc>
      </w:tr>
      <w:tr w:rsidR="00E35898" w:rsidRPr="00E35898" w14:paraId="0394AFB5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BD500F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iphonoche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ouchet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5233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ouart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4F80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9-504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C18D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ew Caledonia, Banc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>Eponge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; NORFOLK 2, DW2081, 24°54'S, 168°22'E, 500-50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D179A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U5753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3A53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28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65B1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163F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4</w:t>
            </w:r>
          </w:p>
        </w:tc>
      </w:tr>
      <w:tr w:rsidR="00E35898" w:rsidRPr="00E35898" w14:paraId="01E31C0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5766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ph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cf.</w:t>
            </w:r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coronata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3C9B2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roderip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3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19B8B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39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0BE4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Isla San Jose; 8.3°N, 79.05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10D5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A01D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4C41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43286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6</w:t>
            </w:r>
          </w:p>
        </w:tc>
      </w:tr>
      <w:tr w:rsidR="00E35898" w:rsidRPr="00E35898" w14:paraId="1C5E3D01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791E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ph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grandi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56F2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A. Adams, 1855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666EB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37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29F6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Panama, Isla San Jose; 8.3°N, 79.05°W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A6C6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D0BB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7986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6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9EFD0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7</w:t>
            </w:r>
          </w:p>
        </w:tc>
      </w:tr>
      <w:tr w:rsidR="00E35898" w:rsidRPr="00E35898" w14:paraId="6CE2533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571711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phin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my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CE0D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Garrigue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&amp; Merle, 2014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B312A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13-777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9D88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Guadeloupe, Port-Louis; KARUBENTHOS 2012, GD35, 16°22.77'N, 61°34.19'W, 66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546D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J59166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FC0AC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36A8F1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FC2348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39564B1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EC7C2" w14:textId="594E56F9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Typhinell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abiatus</w:t>
            </w:r>
            <w:proofErr w:type="spellEnd"/>
            <w:r w:rsidR="0039605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*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23D9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(De Cristofori &amp;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an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832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2653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U 18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2874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Tunisia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Barj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el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Mussar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CE94B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53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2E99B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32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B0505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887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C9C5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51998</w:t>
            </w:r>
          </w:p>
        </w:tc>
      </w:tr>
      <w:tr w:rsidR="00E35898" w:rsidRPr="00E35898" w14:paraId="2C8271B8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E8C501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>Outgroup</w:t>
            </w:r>
            <w:proofErr w:type="spellEnd"/>
            <w:r w:rsidRPr="00E35898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  <w:t xml:space="preserve"> 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27E9FAF8" w14:textId="77777777" w:rsidR="00E35898" w:rsidRPr="00E35898" w:rsidRDefault="00E35898" w:rsidP="00E35898">
            <w:pPr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64DC9C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1435873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0FA4F63E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4687606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528AE18B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hideMark/>
          </w:tcPr>
          <w:p w14:paraId="34FB6C9C" w14:textId="77777777" w:rsidR="00E35898" w:rsidRPr="00E35898" w:rsidRDefault="00E35898" w:rsidP="00E35898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</w:p>
        </w:tc>
      </w:tr>
      <w:tr w:rsidR="00E35898" w:rsidRPr="00E35898" w14:paraId="010022A6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1598A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Buccinum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undatum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4D7BB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Linnaeus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75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4D72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HMUK 20080004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FED09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nited Kingdo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A53D47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C797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C1481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0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B8FF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FN677456</w:t>
            </w:r>
          </w:p>
        </w:tc>
      </w:tr>
      <w:tr w:rsidR="00E35898" w:rsidRPr="00E35898" w14:paraId="00F33A9B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DFB4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lastRenderedPageBreak/>
              <w:t>Kelletia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ischke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D4C0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uroda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38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B66C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K12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23116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USA, California, Santa Barbara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02089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F418D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526B6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0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EF3C8F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3F4A3BBC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BFB24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Penion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ormesi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7E5BB5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(Powell, 1927)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12CF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NMNZ M.316215/1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7122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New Zealand, </w:t>
            </w: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Kahurangi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 xml:space="preserve"> Point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FC612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5E760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2F469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H198169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74260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</w:tr>
      <w:tr w:rsidR="00E35898" w:rsidRPr="00E35898" w14:paraId="2A7B37E3" w14:textId="77777777" w:rsidTr="00E35898">
        <w:trPr>
          <w:trHeight w:val="567"/>
        </w:trPr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2737D" w14:textId="77777777" w:rsidR="00E35898" w:rsidRPr="00E35898" w:rsidRDefault="00E35898" w:rsidP="00E35898">
            <w:pPr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Serratifusus</w:t>
            </w:r>
            <w:proofErr w:type="spellEnd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 xml:space="preserve"> </w:t>
            </w:r>
            <w:proofErr w:type="spellStart"/>
            <w:r w:rsidRPr="00E35898">
              <w:rPr>
                <w:rFonts w:ascii="Calibri" w:eastAsia="Times New Roman" w:hAnsi="Calibri" w:cs="Calibri"/>
                <w:i/>
                <w:iCs/>
                <w:color w:val="000000"/>
                <w:sz w:val="18"/>
                <w:szCs w:val="18"/>
                <w:lang w:eastAsia="it-IT"/>
              </w:rPr>
              <w:t>lineatus</w:t>
            </w:r>
            <w:proofErr w:type="spellEnd"/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75543C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proofErr w:type="spellStart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Harasewych</w:t>
            </w:r>
            <w:proofErr w:type="spellEnd"/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, 1991</w:t>
            </w: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D42C3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MNHN-IM-2007-34666</w:t>
            </w:r>
          </w:p>
        </w:tc>
        <w:tc>
          <w:tcPr>
            <w:tcW w:w="1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6F8D3" w14:textId="77777777" w:rsidR="00E35898" w:rsidRPr="00E35898" w:rsidRDefault="00E35898" w:rsidP="00E35898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it-IT"/>
              </w:rPr>
              <w:t xml:space="preserve">Nord New Caledonia, Grand Passage; CONCALIS, DW2944, 18°58'36.0012''S, 163°24'14.976''E, 320 -335 m 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4832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Q950211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85A78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Q950145</w:t>
            </w: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836544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3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0B9F7" w14:textId="77777777" w:rsidR="00E35898" w:rsidRPr="00E35898" w:rsidRDefault="00E35898" w:rsidP="00E35898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</w:pPr>
            <w:r w:rsidRPr="00E3589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it-IT"/>
              </w:rPr>
              <w:t>JQ950167</w:t>
            </w:r>
          </w:p>
        </w:tc>
      </w:tr>
    </w:tbl>
    <w:p w14:paraId="212492AF" w14:textId="77777777" w:rsidR="00C84903" w:rsidRDefault="00C84903"/>
    <w:p w14:paraId="329B1290" w14:textId="77777777" w:rsidR="00E35898" w:rsidRDefault="00E35898"/>
    <w:p w14:paraId="7BC8EB20" w14:textId="131BF538" w:rsidR="00E35898" w:rsidRDefault="00E35898">
      <w:pPr>
        <w:sectPr w:rsidR="00E35898" w:rsidSect="00C84903">
          <w:pgSz w:w="16840" w:h="11900" w:orient="landscape"/>
          <w:pgMar w:top="1134" w:right="1134" w:bottom="1134" w:left="1417" w:header="708" w:footer="708" w:gutter="0"/>
          <w:cols w:space="708"/>
          <w:docGrid w:linePitch="360"/>
        </w:sectPr>
      </w:pPr>
    </w:p>
    <w:p w14:paraId="27D0116C" w14:textId="7FFD2DE3" w:rsidR="00C84903" w:rsidRPr="00326EEE" w:rsidRDefault="00C84903" w:rsidP="00C84903">
      <w:pPr>
        <w:pStyle w:val="Didascalia"/>
        <w:keepNext/>
        <w:suppressLineNumbers/>
        <w:rPr>
          <w:rFonts w:asciiTheme="minorHAnsi" w:hAnsiTheme="minorHAnsi" w:cstheme="minorHAnsi"/>
          <w:i w:val="0"/>
          <w:color w:val="auto"/>
          <w:sz w:val="20"/>
          <w:szCs w:val="20"/>
        </w:rPr>
      </w:pP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lastRenderedPageBreak/>
        <w:t xml:space="preserve">Table </w:t>
      </w:r>
      <w:r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t>S3</w:t>
      </w:r>
      <w:r w:rsidRPr="00C94260">
        <w:rPr>
          <w:rFonts w:asciiTheme="minorHAnsi" w:hAnsiTheme="minorHAnsi" w:cstheme="minorHAnsi"/>
          <w:b/>
          <w:bCs/>
          <w:i w:val="0"/>
          <w:color w:val="auto"/>
          <w:sz w:val="20"/>
          <w:szCs w:val="20"/>
        </w:rPr>
        <w:t>.</w:t>
      </w:r>
      <w:r w:rsidRPr="00326EEE">
        <w:rPr>
          <w:rFonts w:asciiTheme="minorHAnsi" w:hAnsiTheme="minorHAnsi" w:cstheme="minorHAnsi"/>
          <w:i w:val="0"/>
          <w:color w:val="auto"/>
          <w:sz w:val="20"/>
          <w:szCs w:val="20"/>
        </w:rPr>
        <w:t xml:space="preserve"> Substitution models found for each partition.</w:t>
      </w:r>
    </w:p>
    <w:tbl>
      <w:tblPr>
        <w:tblStyle w:val="Tabellaelenco6acolori1"/>
        <w:tblW w:w="0" w:type="auto"/>
        <w:tblLook w:val="04A0" w:firstRow="1" w:lastRow="0" w:firstColumn="1" w:lastColumn="0" w:noHBand="0" w:noVBand="1"/>
      </w:tblPr>
      <w:tblGrid>
        <w:gridCol w:w="1920"/>
        <w:gridCol w:w="1965"/>
        <w:gridCol w:w="1143"/>
      </w:tblGrid>
      <w:tr w:rsidR="00C84903" w:rsidRPr="001D33E5" w14:paraId="06C0472C" w14:textId="77777777" w:rsidTr="008F6D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392057" w14:textId="77777777" w:rsidR="00C84903" w:rsidRPr="001D33E5" w:rsidRDefault="00C84903" w:rsidP="008F6D5E">
            <w:pPr>
              <w:suppressLineNumbers/>
              <w:jc w:val="center"/>
              <w:rPr>
                <w:rFonts w:cstheme="minorHAnsi"/>
              </w:rPr>
            </w:pPr>
            <w:r w:rsidRPr="001D33E5">
              <w:rPr>
                <w:rFonts w:cstheme="minorHAnsi"/>
              </w:rPr>
              <w:t>Partition</w:t>
            </w:r>
          </w:p>
        </w:tc>
        <w:tc>
          <w:tcPr>
            <w:tcW w:w="0" w:type="auto"/>
            <w:vAlign w:val="center"/>
          </w:tcPr>
          <w:p w14:paraId="4E9AAE14" w14:textId="77777777" w:rsidR="00C84903" w:rsidRPr="001D33E5" w:rsidRDefault="00C84903" w:rsidP="008F6D5E">
            <w:pPr>
              <w:suppressLineNumber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Substitution model</w:t>
            </w:r>
          </w:p>
        </w:tc>
        <w:tc>
          <w:tcPr>
            <w:tcW w:w="0" w:type="auto"/>
            <w:vAlign w:val="center"/>
          </w:tcPr>
          <w:p w14:paraId="1F151480" w14:textId="77777777" w:rsidR="00C84903" w:rsidRPr="001D33E5" w:rsidRDefault="00C84903" w:rsidP="008F6D5E">
            <w:pPr>
              <w:suppressLineNumber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Base pairs</w:t>
            </w:r>
          </w:p>
        </w:tc>
      </w:tr>
      <w:tr w:rsidR="00C84903" w:rsidRPr="001D33E5" w14:paraId="170F9644" w14:textId="77777777" w:rsidTr="008F6D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772034" w14:textId="77777777" w:rsidR="00C84903" w:rsidRPr="001D33E5" w:rsidRDefault="00C84903" w:rsidP="008F6D5E">
            <w:pPr>
              <w:suppressLineNumbers/>
              <w:jc w:val="center"/>
              <w:rPr>
                <w:rFonts w:cstheme="minorHAnsi"/>
              </w:rPr>
            </w:pPr>
            <w:r w:rsidRPr="001D33E5">
              <w:rPr>
                <w:rFonts w:cstheme="minorHAnsi"/>
              </w:rPr>
              <w:t>12S</w:t>
            </w:r>
          </w:p>
        </w:tc>
        <w:tc>
          <w:tcPr>
            <w:tcW w:w="0" w:type="auto"/>
            <w:vAlign w:val="center"/>
          </w:tcPr>
          <w:p w14:paraId="0A1B2DBB" w14:textId="77777777" w:rsidR="00C84903" w:rsidRPr="001D33E5" w:rsidRDefault="00C84903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+G</w:t>
            </w:r>
          </w:p>
        </w:tc>
        <w:tc>
          <w:tcPr>
            <w:tcW w:w="0" w:type="auto"/>
            <w:vAlign w:val="center"/>
          </w:tcPr>
          <w:p w14:paraId="4FB6134F" w14:textId="77777777" w:rsidR="00C84903" w:rsidRPr="001D33E5" w:rsidRDefault="00C84903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455</w:t>
            </w:r>
          </w:p>
        </w:tc>
      </w:tr>
      <w:tr w:rsidR="00C84903" w:rsidRPr="001D33E5" w14:paraId="6F993F16" w14:textId="77777777" w:rsidTr="008F6D5E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C047D01" w14:textId="77777777" w:rsidR="00C84903" w:rsidRPr="001D33E5" w:rsidRDefault="00C84903" w:rsidP="008F6D5E">
            <w:pPr>
              <w:suppressLineNumbers/>
              <w:jc w:val="center"/>
              <w:rPr>
                <w:rFonts w:cstheme="minorHAnsi"/>
              </w:rPr>
            </w:pPr>
            <w:r w:rsidRPr="001D33E5">
              <w:rPr>
                <w:rFonts w:cstheme="minorHAnsi"/>
              </w:rPr>
              <w:t>16S</w:t>
            </w:r>
          </w:p>
        </w:tc>
        <w:tc>
          <w:tcPr>
            <w:tcW w:w="0" w:type="auto"/>
            <w:vAlign w:val="center"/>
          </w:tcPr>
          <w:p w14:paraId="633C6215" w14:textId="77777777" w:rsidR="00C84903" w:rsidRPr="001D33E5" w:rsidRDefault="00C84903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+G</w:t>
            </w:r>
          </w:p>
        </w:tc>
        <w:tc>
          <w:tcPr>
            <w:tcW w:w="0" w:type="auto"/>
            <w:vAlign w:val="center"/>
          </w:tcPr>
          <w:p w14:paraId="1E8BADDA" w14:textId="77777777" w:rsidR="00C84903" w:rsidRPr="001D33E5" w:rsidRDefault="00C84903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649</w:t>
            </w:r>
          </w:p>
        </w:tc>
      </w:tr>
      <w:tr w:rsidR="00C84903" w:rsidRPr="001D33E5" w14:paraId="4BCAA98A" w14:textId="77777777" w:rsidTr="008F6D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516265A" w14:textId="77777777" w:rsidR="00C84903" w:rsidRPr="001D33E5" w:rsidRDefault="00C84903" w:rsidP="008F6D5E">
            <w:pPr>
              <w:suppressLineNumbers/>
              <w:jc w:val="center"/>
              <w:rPr>
                <w:rFonts w:cstheme="minorHAnsi"/>
              </w:rPr>
            </w:pPr>
            <w:r w:rsidRPr="001D33E5">
              <w:rPr>
                <w:rFonts w:cstheme="minorHAnsi"/>
              </w:rPr>
              <w:t>28S</w:t>
            </w:r>
          </w:p>
        </w:tc>
        <w:tc>
          <w:tcPr>
            <w:tcW w:w="0" w:type="auto"/>
            <w:vAlign w:val="center"/>
          </w:tcPr>
          <w:p w14:paraId="1DCA322C" w14:textId="77777777" w:rsidR="00C84903" w:rsidRPr="001D33E5" w:rsidRDefault="00C84903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+G</w:t>
            </w:r>
          </w:p>
        </w:tc>
        <w:tc>
          <w:tcPr>
            <w:tcW w:w="0" w:type="auto"/>
            <w:vAlign w:val="center"/>
          </w:tcPr>
          <w:p w14:paraId="70F395E7" w14:textId="77777777" w:rsidR="00C84903" w:rsidRPr="001D33E5" w:rsidRDefault="00C84903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1417</w:t>
            </w:r>
          </w:p>
        </w:tc>
      </w:tr>
      <w:tr w:rsidR="00C84903" w:rsidRPr="001D33E5" w14:paraId="7D79D5EF" w14:textId="77777777" w:rsidTr="008F6D5E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D6FF41" w14:textId="69B0072D" w:rsidR="00C84903" w:rsidRPr="001D33E5" w:rsidRDefault="0059771B" w:rsidP="008F6D5E">
            <w:pPr>
              <w:suppressLineNumbers/>
              <w:jc w:val="center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c</w:t>
            </w:r>
            <w:r w:rsidRPr="0059771B">
              <w:rPr>
                <w:rFonts w:cstheme="minorHAnsi"/>
                <w:i/>
                <w:iCs/>
              </w:rPr>
              <w:t>ox1</w:t>
            </w:r>
            <w:r w:rsidR="00C84903" w:rsidRPr="001D33E5">
              <w:rPr>
                <w:rFonts w:cstheme="minorHAnsi"/>
              </w:rPr>
              <w:t xml:space="preserve"> position </w:t>
            </w:r>
            <w:r w:rsidR="00C84903" w:rsidRPr="001D33E5" w:rsidDel="00165590">
              <w:rPr>
                <w:rFonts w:cstheme="minorHAnsi"/>
              </w:rPr>
              <w:t>cod</w:t>
            </w:r>
            <w:r w:rsidR="00C84903" w:rsidRPr="001D33E5">
              <w:rPr>
                <w:rFonts w:cstheme="minorHAnsi"/>
              </w:rPr>
              <w:t>1</w:t>
            </w:r>
          </w:p>
        </w:tc>
        <w:tc>
          <w:tcPr>
            <w:tcW w:w="0" w:type="auto"/>
            <w:vAlign w:val="center"/>
          </w:tcPr>
          <w:p w14:paraId="2B0B3E93" w14:textId="77777777" w:rsidR="00C84903" w:rsidRPr="001D33E5" w:rsidRDefault="00C84903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+G</w:t>
            </w:r>
          </w:p>
        </w:tc>
        <w:tc>
          <w:tcPr>
            <w:tcW w:w="0" w:type="auto"/>
            <w:vAlign w:val="center"/>
          </w:tcPr>
          <w:p w14:paraId="696C5EB3" w14:textId="77777777" w:rsidR="00C84903" w:rsidRPr="001D33E5" w:rsidRDefault="00C84903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219</w:t>
            </w:r>
          </w:p>
        </w:tc>
      </w:tr>
      <w:tr w:rsidR="00C84903" w:rsidRPr="001D33E5" w14:paraId="2D69AFF6" w14:textId="77777777" w:rsidTr="008F6D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113B05" w14:textId="77C5F974" w:rsidR="00C84903" w:rsidRPr="001D33E5" w:rsidRDefault="0059771B" w:rsidP="008F6D5E">
            <w:pPr>
              <w:suppressLineNumbers/>
              <w:jc w:val="center"/>
              <w:rPr>
                <w:rFonts w:cstheme="minorHAnsi"/>
                <w:lang w:val="it-IT"/>
              </w:rPr>
            </w:pPr>
            <w:r>
              <w:rPr>
                <w:rFonts w:cstheme="minorHAnsi"/>
                <w:i/>
                <w:iCs/>
              </w:rPr>
              <w:t>c</w:t>
            </w:r>
            <w:r w:rsidRPr="0059771B">
              <w:rPr>
                <w:rFonts w:cstheme="minorHAnsi"/>
                <w:i/>
                <w:iCs/>
              </w:rPr>
              <w:t>ox1</w:t>
            </w:r>
            <w:r w:rsidR="00C84903" w:rsidRPr="001D33E5">
              <w:rPr>
                <w:rFonts w:cstheme="minorHAnsi"/>
              </w:rPr>
              <w:t xml:space="preserve"> position </w:t>
            </w:r>
            <w:r w:rsidR="00C84903" w:rsidRPr="001D33E5" w:rsidDel="00165590">
              <w:rPr>
                <w:rFonts w:cstheme="minorHAnsi"/>
              </w:rPr>
              <w:t>cod</w:t>
            </w:r>
            <w:r w:rsidR="00C84903" w:rsidRPr="001D33E5">
              <w:rPr>
                <w:rFonts w:cstheme="minorHAnsi"/>
              </w:rPr>
              <w:t>2</w:t>
            </w:r>
          </w:p>
        </w:tc>
        <w:tc>
          <w:tcPr>
            <w:tcW w:w="0" w:type="auto"/>
            <w:vAlign w:val="center"/>
          </w:tcPr>
          <w:p w14:paraId="1E11F8C6" w14:textId="27D3CA29" w:rsidR="00C84903" w:rsidRPr="001D33E5" w:rsidRDefault="001D4979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</w:t>
            </w:r>
          </w:p>
        </w:tc>
        <w:tc>
          <w:tcPr>
            <w:tcW w:w="0" w:type="auto"/>
            <w:vAlign w:val="center"/>
          </w:tcPr>
          <w:p w14:paraId="3281821F" w14:textId="77777777" w:rsidR="00C84903" w:rsidRPr="001D33E5" w:rsidRDefault="00C84903" w:rsidP="008F6D5E">
            <w:pPr>
              <w:suppressLineNumbers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  <w:lang w:val="it-IT"/>
              </w:rPr>
              <w:t>219</w:t>
            </w:r>
          </w:p>
        </w:tc>
      </w:tr>
      <w:tr w:rsidR="00C84903" w:rsidRPr="001D33E5" w14:paraId="34B73FE8" w14:textId="77777777" w:rsidTr="008F6D5E">
        <w:trPr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903BE5" w14:textId="71B5DF8F" w:rsidR="00C84903" w:rsidRPr="001D33E5" w:rsidRDefault="0059771B" w:rsidP="008F6D5E">
            <w:pPr>
              <w:suppressLineNumbers/>
              <w:jc w:val="center"/>
              <w:rPr>
                <w:rFonts w:cstheme="minorHAnsi"/>
              </w:rPr>
            </w:pPr>
            <w:r>
              <w:rPr>
                <w:rFonts w:cstheme="minorHAnsi"/>
                <w:i/>
                <w:iCs/>
              </w:rPr>
              <w:t>c</w:t>
            </w:r>
            <w:r w:rsidRPr="0059771B">
              <w:rPr>
                <w:rFonts w:cstheme="minorHAnsi"/>
                <w:i/>
                <w:iCs/>
              </w:rPr>
              <w:t>ox1</w:t>
            </w:r>
            <w:r w:rsidR="00C84903" w:rsidRPr="001D33E5">
              <w:rPr>
                <w:rFonts w:cstheme="minorHAnsi"/>
              </w:rPr>
              <w:t xml:space="preserve"> position </w:t>
            </w:r>
            <w:r w:rsidR="00C84903" w:rsidRPr="001D33E5" w:rsidDel="00165590">
              <w:rPr>
                <w:rFonts w:cstheme="minorHAnsi"/>
              </w:rPr>
              <w:t>cod</w:t>
            </w:r>
            <w:r w:rsidR="00C84903" w:rsidRPr="001D33E5">
              <w:rPr>
                <w:rFonts w:cstheme="minorHAnsi"/>
              </w:rPr>
              <w:t>3</w:t>
            </w:r>
          </w:p>
        </w:tc>
        <w:tc>
          <w:tcPr>
            <w:tcW w:w="0" w:type="auto"/>
            <w:vAlign w:val="center"/>
          </w:tcPr>
          <w:p w14:paraId="1A569DA1" w14:textId="201B0BDC" w:rsidR="00C84903" w:rsidRPr="001D33E5" w:rsidRDefault="001D4979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GTR+I+G</w:t>
            </w:r>
          </w:p>
        </w:tc>
        <w:tc>
          <w:tcPr>
            <w:tcW w:w="0" w:type="auto"/>
            <w:vAlign w:val="center"/>
          </w:tcPr>
          <w:p w14:paraId="07E9F060" w14:textId="77777777" w:rsidR="00C84903" w:rsidRPr="001D33E5" w:rsidRDefault="00C84903" w:rsidP="008F6D5E">
            <w:pPr>
              <w:suppressLineNumbers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1D33E5">
              <w:rPr>
                <w:rFonts w:cstheme="minorHAnsi"/>
              </w:rPr>
              <w:t>220</w:t>
            </w:r>
          </w:p>
        </w:tc>
      </w:tr>
    </w:tbl>
    <w:p w14:paraId="37506FC2" w14:textId="53C99534" w:rsidR="00862AA6" w:rsidRDefault="00862AA6"/>
    <w:p w14:paraId="776DCB92" w14:textId="4A279E85" w:rsidR="00D45D2E" w:rsidRDefault="00D45D2E"/>
    <w:p w14:paraId="2C2DA012" w14:textId="77777777" w:rsidR="00D45D2E" w:rsidRDefault="00D45D2E">
      <w:pPr>
        <w:sectPr w:rsidR="00D45D2E" w:rsidSect="00C84903">
          <w:pgSz w:w="16840" w:h="11900" w:orient="landscape"/>
          <w:pgMar w:top="1134" w:right="1134" w:bottom="1134" w:left="1417" w:header="708" w:footer="708" w:gutter="0"/>
          <w:cols w:space="708"/>
          <w:docGrid w:linePitch="360"/>
        </w:sectPr>
      </w:pPr>
    </w:p>
    <w:p w14:paraId="4E4BE076" w14:textId="77777777" w:rsidR="00D45D2E" w:rsidRDefault="00D45D2E">
      <w:r>
        <w:rPr>
          <w:noProof/>
          <w:lang w:eastAsia="it-IT"/>
        </w:rPr>
        <w:lastRenderedPageBreak/>
        <w:drawing>
          <wp:inline distT="0" distB="0" distL="0" distR="0" wp14:anchorId="65750FD3" wp14:editId="056ABE64">
            <wp:extent cx="2081500" cy="8724550"/>
            <wp:effectExtent l="0" t="0" r="0" b="635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magine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95215" cy="878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91F2B" w14:textId="0F23AC39" w:rsidR="00D45D2E" w:rsidRPr="0059771B" w:rsidRDefault="00D45D2E">
      <w:pPr>
        <w:rPr>
          <w:sz w:val="20"/>
          <w:szCs w:val="20"/>
          <w:lang w:val="en-US"/>
        </w:rPr>
      </w:pPr>
      <w:r w:rsidRPr="000836CB">
        <w:rPr>
          <w:b/>
          <w:bCs/>
          <w:sz w:val="20"/>
          <w:szCs w:val="20"/>
          <w:lang w:val="en-US"/>
        </w:rPr>
        <w:t>Figure S1.</w:t>
      </w:r>
      <w:r w:rsidRPr="000836CB">
        <w:rPr>
          <w:sz w:val="20"/>
          <w:szCs w:val="20"/>
          <w:lang w:val="en-US"/>
        </w:rPr>
        <w:t xml:space="preserve"> </w:t>
      </w:r>
      <w:r w:rsidR="0059771B" w:rsidRPr="0059771B">
        <w:rPr>
          <w:i/>
          <w:iCs/>
          <w:sz w:val="20"/>
          <w:szCs w:val="20"/>
          <w:lang w:val="en-US"/>
        </w:rPr>
        <w:t>cox1</w:t>
      </w:r>
      <w:r w:rsidR="000836CB" w:rsidRPr="000836CB">
        <w:rPr>
          <w:sz w:val="20"/>
          <w:szCs w:val="20"/>
          <w:lang w:val="en-US"/>
        </w:rPr>
        <w:t xml:space="preserve"> </w:t>
      </w:r>
      <w:r w:rsidR="000836CB" w:rsidRPr="000836CB">
        <w:rPr>
          <w:rFonts w:cstheme="minorHAnsi"/>
          <w:sz w:val="20"/>
          <w:szCs w:val="20"/>
          <w:lang w:val="en-US"/>
        </w:rPr>
        <w:t xml:space="preserve">Maximum Likelihood phylogenetic reconstruction of the family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Muricida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 xml:space="preserve"> using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IQTre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>. Values at nodes indicates Ultrafast bootstrap support.</w:t>
      </w:r>
    </w:p>
    <w:p w14:paraId="3E47B0A3" w14:textId="3AB40B5D" w:rsidR="00D45D2E" w:rsidRDefault="00D45D2E">
      <w:r>
        <w:rPr>
          <w:noProof/>
          <w:lang w:eastAsia="it-IT"/>
        </w:rPr>
        <w:lastRenderedPageBreak/>
        <w:drawing>
          <wp:inline distT="0" distB="0" distL="0" distR="0" wp14:anchorId="299C47D8" wp14:editId="009D48F8">
            <wp:extent cx="2009473" cy="8682606"/>
            <wp:effectExtent l="0" t="0" r="0" b="4445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magine 2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21949" cy="8736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FC8C2" w14:textId="05C86EF1" w:rsidR="00D45D2E" w:rsidRPr="000836CB" w:rsidRDefault="00D45D2E" w:rsidP="00D45D2E">
      <w:pPr>
        <w:rPr>
          <w:sz w:val="20"/>
          <w:szCs w:val="20"/>
        </w:rPr>
      </w:pPr>
      <w:r w:rsidRPr="000836CB">
        <w:rPr>
          <w:b/>
          <w:bCs/>
          <w:sz w:val="20"/>
          <w:szCs w:val="20"/>
          <w:lang w:val="en-US"/>
        </w:rPr>
        <w:t>Figure S</w:t>
      </w:r>
      <w:r w:rsidR="005610D9" w:rsidRPr="000836CB">
        <w:rPr>
          <w:b/>
          <w:bCs/>
          <w:sz w:val="20"/>
          <w:szCs w:val="20"/>
          <w:lang w:val="en-US"/>
        </w:rPr>
        <w:t>2</w:t>
      </w:r>
      <w:r w:rsidRPr="000836CB">
        <w:rPr>
          <w:b/>
          <w:bCs/>
          <w:sz w:val="20"/>
          <w:szCs w:val="20"/>
          <w:lang w:val="en-US"/>
        </w:rPr>
        <w:t>.</w:t>
      </w:r>
      <w:r w:rsidRPr="000836CB">
        <w:rPr>
          <w:sz w:val="20"/>
          <w:szCs w:val="20"/>
          <w:lang w:val="en-US"/>
        </w:rPr>
        <w:t xml:space="preserve"> 12S </w:t>
      </w:r>
      <w:r w:rsidR="000836CB" w:rsidRPr="000836CB">
        <w:rPr>
          <w:rFonts w:cstheme="minorHAnsi"/>
          <w:sz w:val="20"/>
          <w:szCs w:val="20"/>
          <w:lang w:val="en-US"/>
        </w:rPr>
        <w:t xml:space="preserve">Maximum Likelihood phylogenetic reconstruction of the family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Muricida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 xml:space="preserve"> using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IQTre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>. Values at nodes indicates Ultrafast bootstrap support.</w:t>
      </w:r>
    </w:p>
    <w:p w14:paraId="2824B4C5" w14:textId="070E2E5A" w:rsidR="00D45D2E" w:rsidRDefault="00D45D2E">
      <w:r>
        <w:rPr>
          <w:noProof/>
          <w:lang w:eastAsia="it-IT"/>
        </w:rPr>
        <w:lastRenderedPageBreak/>
        <w:drawing>
          <wp:inline distT="0" distB="0" distL="0" distR="0" wp14:anchorId="6F6ED7EC" wp14:editId="725BFB95">
            <wp:extent cx="2545503" cy="8732939"/>
            <wp:effectExtent l="0" t="0" r="0" b="508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magine 3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0080" cy="87486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EB5F58" w14:textId="7C763D65" w:rsidR="00D45D2E" w:rsidRPr="000836CB" w:rsidRDefault="00D45D2E" w:rsidP="00D45D2E">
      <w:pPr>
        <w:rPr>
          <w:sz w:val="20"/>
          <w:szCs w:val="20"/>
          <w:lang w:val="en-US"/>
        </w:rPr>
      </w:pPr>
      <w:r w:rsidRPr="000836CB">
        <w:rPr>
          <w:b/>
          <w:bCs/>
          <w:sz w:val="20"/>
          <w:szCs w:val="20"/>
          <w:lang w:val="en-US"/>
        </w:rPr>
        <w:t>Figure S</w:t>
      </w:r>
      <w:r w:rsidR="005610D9" w:rsidRPr="000836CB">
        <w:rPr>
          <w:b/>
          <w:bCs/>
          <w:sz w:val="20"/>
          <w:szCs w:val="20"/>
          <w:lang w:val="en-US"/>
        </w:rPr>
        <w:t>3</w:t>
      </w:r>
      <w:r w:rsidRPr="000836CB">
        <w:rPr>
          <w:b/>
          <w:bCs/>
          <w:sz w:val="20"/>
          <w:szCs w:val="20"/>
          <w:lang w:val="en-US"/>
        </w:rPr>
        <w:t>.</w:t>
      </w:r>
      <w:r w:rsidRPr="000836CB">
        <w:rPr>
          <w:sz w:val="20"/>
          <w:szCs w:val="20"/>
          <w:lang w:val="en-US"/>
        </w:rPr>
        <w:t xml:space="preserve"> 16S</w:t>
      </w:r>
      <w:r w:rsidR="000836CB" w:rsidRPr="000836CB">
        <w:rPr>
          <w:sz w:val="20"/>
          <w:szCs w:val="20"/>
          <w:lang w:val="en-US"/>
        </w:rPr>
        <w:t xml:space="preserve"> </w:t>
      </w:r>
      <w:r w:rsidR="000836CB" w:rsidRPr="000836CB">
        <w:rPr>
          <w:rFonts w:cstheme="minorHAnsi"/>
          <w:sz w:val="20"/>
          <w:szCs w:val="20"/>
          <w:lang w:val="en-US"/>
        </w:rPr>
        <w:t xml:space="preserve">Maximum Likelihood phylogenetic reconstruction of the family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Muricida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 xml:space="preserve"> using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IQTre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>. Values at nodes indicates Ultrafast bootstrap support.</w:t>
      </w:r>
    </w:p>
    <w:p w14:paraId="4614F442" w14:textId="0E547F84" w:rsidR="00D45D2E" w:rsidRDefault="00D45D2E">
      <w:r>
        <w:rPr>
          <w:noProof/>
          <w:lang w:eastAsia="it-IT"/>
        </w:rPr>
        <w:lastRenderedPageBreak/>
        <w:drawing>
          <wp:inline distT="0" distB="0" distL="0" distR="0" wp14:anchorId="14A74B06" wp14:editId="3BF7DEB9">
            <wp:extent cx="2069912" cy="8640661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magine 4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76003" cy="8666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EB89BB" w14:textId="5B3E0969" w:rsidR="007B1DE7" w:rsidRPr="000836CB" w:rsidRDefault="00D45D2E" w:rsidP="007B1DE7">
      <w:pPr>
        <w:rPr>
          <w:sz w:val="20"/>
          <w:szCs w:val="20"/>
          <w:lang w:val="en-US"/>
        </w:rPr>
      </w:pPr>
      <w:r w:rsidRPr="000836CB">
        <w:rPr>
          <w:b/>
          <w:bCs/>
          <w:sz w:val="20"/>
          <w:szCs w:val="20"/>
          <w:lang w:val="en-US"/>
        </w:rPr>
        <w:t>Figure S</w:t>
      </w:r>
      <w:r w:rsidR="005610D9" w:rsidRPr="000836CB">
        <w:rPr>
          <w:b/>
          <w:bCs/>
          <w:sz w:val="20"/>
          <w:szCs w:val="20"/>
          <w:lang w:val="en-US"/>
        </w:rPr>
        <w:t>4</w:t>
      </w:r>
      <w:r w:rsidRPr="000836CB">
        <w:rPr>
          <w:b/>
          <w:bCs/>
          <w:sz w:val="20"/>
          <w:szCs w:val="20"/>
          <w:lang w:val="en-US"/>
        </w:rPr>
        <w:t>.</w:t>
      </w:r>
      <w:r w:rsidRPr="000836CB">
        <w:rPr>
          <w:sz w:val="20"/>
          <w:szCs w:val="20"/>
          <w:lang w:val="en-US"/>
        </w:rPr>
        <w:t xml:space="preserve"> </w:t>
      </w:r>
      <w:r w:rsidR="000836CB" w:rsidRPr="000836CB">
        <w:rPr>
          <w:sz w:val="20"/>
          <w:szCs w:val="20"/>
          <w:lang w:val="en-US"/>
        </w:rPr>
        <w:t xml:space="preserve">28S </w:t>
      </w:r>
      <w:r w:rsidR="000836CB" w:rsidRPr="000836CB">
        <w:rPr>
          <w:rFonts w:cstheme="minorHAnsi"/>
          <w:sz w:val="20"/>
          <w:szCs w:val="20"/>
          <w:lang w:val="en-US"/>
        </w:rPr>
        <w:t xml:space="preserve">Maximum Likelihood phylogenetic reconstruction of the family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Muricidae</w:t>
      </w:r>
      <w:proofErr w:type="spellEnd"/>
      <w:r w:rsidR="000836CB" w:rsidRPr="000836CB">
        <w:rPr>
          <w:rFonts w:cstheme="minorHAnsi"/>
          <w:sz w:val="20"/>
          <w:szCs w:val="20"/>
          <w:lang w:val="en-US"/>
        </w:rPr>
        <w:t xml:space="preserve"> using </w:t>
      </w:r>
      <w:proofErr w:type="spellStart"/>
      <w:r w:rsidR="000836CB" w:rsidRPr="000836CB">
        <w:rPr>
          <w:rFonts w:cstheme="minorHAnsi"/>
          <w:sz w:val="20"/>
          <w:szCs w:val="20"/>
          <w:lang w:val="en-US"/>
        </w:rPr>
        <w:t>IQTree</w:t>
      </w:r>
      <w:proofErr w:type="spellEnd"/>
      <w:r w:rsidR="000836CB">
        <w:rPr>
          <w:rFonts w:cstheme="minorHAnsi"/>
          <w:sz w:val="20"/>
          <w:szCs w:val="20"/>
          <w:lang w:val="en-US"/>
        </w:rPr>
        <w:t>. Values at nodes indicates Ultrafast bootstrap support.</w:t>
      </w:r>
    </w:p>
    <w:p w14:paraId="4BA58ECB" w14:textId="2963CE06" w:rsidR="000836CB" w:rsidRDefault="000836CB" w:rsidP="006273F0">
      <w:pPr>
        <w:keepNext/>
        <w:rPr>
          <w:rFonts w:cstheme="minorHAnsi"/>
          <w:b/>
          <w:bCs/>
          <w:sz w:val="20"/>
          <w:szCs w:val="20"/>
        </w:rPr>
      </w:pPr>
      <w:r>
        <w:rPr>
          <w:rFonts w:cstheme="minorHAnsi"/>
          <w:b/>
          <w:bCs/>
          <w:noProof/>
          <w:sz w:val="20"/>
          <w:szCs w:val="20"/>
          <w:lang w:eastAsia="it-IT"/>
        </w:rPr>
        <w:lastRenderedPageBreak/>
        <w:drawing>
          <wp:inline distT="0" distB="0" distL="0" distR="0" wp14:anchorId="74E39292" wp14:editId="6345011D">
            <wp:extent cx="2204663" cy="8601187"/>
            <wp:effectExtent l="0" t="0" r="0" b="0"/>
            <wp:docPr id="8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agine 6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6062" b="53013"/>
                    <a:stretch/>
                  </pic:blipFill>
                  <pic:spPr bwMode="auto">
                    <a:xfrm>
                      <a:off x="0" y="0"/>
                      <a:ext cx="2205644" cy="86050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44C3136D" w14:textId="19040E4E" w:rsidR="006273F0" w:rsidRDefault="000836CB" w:rsidP="006273F0">
      <w:pPr>
        <w:keepNext/>
        <w:rPr>
          <w:rFonts w:cstheme="minorHAnsi"/>
          <w:b/>
          <w:bCs/>
          <w:sz w:val="20"/>
          <w:szCs w:val="20"/>
        </w:rPr>
      </w:pPr>
      <w:r>
        <w:rPr>
          <w:rFonts w:cstheme="minorHAnsi"/>
          <w:b/>
          <w:bCs/>
          <w:noProof/>
          <w:sz w:val="20"/>
          <w:szCs w:val="20"/>
          <w:lang w:eastAsia="it-IT"/>
        </w:rPr>
        <w:lastRenderedPageBreak/>
        <w:drawing>
          <wp:inline distT="0" distB="0" distL="0" distR="0" wp14:anchorId="64169ADD" wp14:editId="2FBE5162">
            <wp:extent cx="2204663" cy="8601187"/>
            <wp:effectExtent l="0" t="0" r="0" b="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agine 6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3" t="46951" r="3"/>
                    <a:stretch/>
                  </pic:blipFill>
                  <pic:spPr bwMode="auto">
                    <a:xfrm>
                      <a:off x="0" y="0"/>
                      <a:ext cx="2205644" cy="86050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4AFB0E9F" w14:textId="6B18B086" w:rsidR="000836CB" w:rsidRDefault="000836CB" w:rsidP="006273F0">
      <w:pPr>
        <w:keepNext/>
        <w:rPr>
          <w:rFonts w:cstheme="minorHAnsi"/>
          <w:b/>
          <w:bCs/>
          <w:sz w:val="20"/>
          <w:szCs w:val="20"/>
          <w:lang w:val="en-US"/>
        </w:rPr>
      </w:pPr>
    </w:p>
    <w:p w14:paraId="7BFC4C32" w14:textId="77777777" w:rsidR="000836CB" w:rsidRDefault="000836CB" w:rsidP="006273F0">
      <w:pPr>
        <w:keepNext/>
        <w:rPr>
          <w:rFonts w:cstheme="minorHAnsi"/>
          <w:b/>
          <w:bCs/>
          <w:sz w:val="20"/>
          <w:szCs w:val="20"/>
          <w:lang w:val="en-US"/>
        </w:rPr>
      </w:pPr>
    </w:p>
    <w:p w14:paraId="57969E16" w14:textId="6B16C816" w:rsidR="006D5E60" w:rsidRPr="006273F0" w:rsidRDefault="005610D9" w:rsidP="006273F0">
      <w:pPr>
        <w:keepNext/>
        <w:rPr>
          <w:rFonts w:cstheme="minorHAnsi"/>
          <w:b/>
          <w:bCs/>
          <w:color w:val="0D0D0D" w:themeColor="text1" w:themeTint="F2"/>
          <w:sz w:val="20"/>
          <w:szCs w:val="20"/>
          <w:lang w:val="en-US"/>
        </w:rPr>
      </w:pPr>
      <w:r w:rsidRPr="00E35898">
        <w:rPr>
          <w:rFonts w:cstheme="minorHAnsi"/>
          <w:b/>
          <w:bCs/>
          <w:sz w:val="20"/>
          <w:szCs w:val="20"/>
          <w:lang w:val="en-US"/>
        </w:rPr>
        <w:lastRenderedPageBreak/>
        <w:t>Figure S</w:t>
      </w:r>
      <w:r w:rsidR="00344989" w:rsidRPr="00E35898">
        <w:rPr>
          <w:rFonts w:cstheme="minorHAnsi"/>
          <w:b/>
          <w:bCs/>
          <w:sz w:val="20"/>
          <w:szCs w:val="20"/>
          <w:lang w:val="en-US"/>
        </w:rPr>
        <w:t>5</w:t>
      </w:r>
      <w:r w:rsidRPr="00E35898">
        <w:rPr>
          <w:rFonts w:cstheme="minorHAnsi"/>
          <w:b/>
          <w:bCs/>
          <w:sz w:val="20"/>
          <w:szCs w:val="20"/>
          <w:lang w:val="en-US"/>
        </w:rPr>
        <w:t>.</w:t>
      </w:r>
      <w:r w:rsidRPr="00E35898">
        <w:rPr>
          <w:rFonts w:cstheme="minorHAnsi"/>
          <w:sz w:val="20"/>
          <w:szCs w:val="20"/>
          <w:lang w:val="en-US"/>
        </w:rPr>
        <w:t xml:space="preserve"> </w:t>
      </w:r>
      <w:r w:rsidR="006C5691" w:rsidRPr="00E35898">
        <w:rPr>
          <w:rFonts w:cstheme="minorHAnsi"/>
          <w:sz w:val="20"/>
          <w:szCs w:val="20"/>
          <w:lang w:val="en-US"/>
        </w:rPr>
        <w:t xml:space="preserve">Maximum Likelihood time calibrated phylogenetic reconstruction of the family </w:t>
      </w:r>
      <w:proofErr w:type="spellStart"/>
      <w:r w:rsidR="006C5691" w:rsidRPr="00E35898">
        <w:rPr>
          <w:rFonts w:cstheme="minorHAnsi"/>
          <w:sz w:val="20"/>
          <w:szCs w:val="20"/>
          <w:lang w:val="en-US"/>
        </w:rPr>
        <w:t>Muricidae</w:t>
      </w:r>
      <w:proofErr w:type="spellEnd"/>
      <w:r w:rsidR="006C5691" w:rsidRPr="00E35898">
        <w:rPr>
          <w:rFonts w:cstheme="minorHAnsi"/>
          <w:sz w:val="20"/>
          <w:szCs w:val="20"/>
          <w:lang w:val="en-US"/>
        </w:rPr>
        <w:t xml:space="preserve"> using </w:t>
      </w:r>
      <w:proofErr w:type="spellStart"/>
      <w:r w:rsidR="006C5691" w:rsidRPr="00E35898">
        <w:rPr>
          <w:rFonts w:cstheme="minorHAnsi"/>
          <w:sz w:val="20"/>
          <w:szCs w:val="20"/>
          <w:lang w:val="en-US"/>
        </w:rPr>
        <w:t>IQTree</w:t>
      </w:r>
      <w:proofErr w:type="spellEnd"/>
      <w:r w:rsidR="006C5691" w:rsidRPr="00E35898">
        <w:rPr>
          <w:rFonts w:cstheme="minorHAnsi"/>
          <w:sz w:val="20"/>
          <w:szCs w:val="20"/>
          <w:lang w:val="en-US"/>
        </w:rPr>
        <w:t xml:space="preserve">. Bars at nodes indicate 95% confidence intervals expressed in </w:t>
      </w:r>
      <w:proofErr w:type="spellStart"/>
      <w:r w:rsidR="006C5691" w:rsidRPr="00E35898">
        <w:rPr>
          <w:rFonts w:cstheme="minorHAnsi"/>
          <w:sz w:val="20"/>
          <w:szCs w:val="20"/>
          <w:lang w:val="en-US"/>
        </w:rPr>
        <w:t>mya</w:t>
      </w:r>
      <w:proofErr w:type="spellEnd"/>
      <w:r w:rsidR="006C5691" w:rsidRPr="00E35898">
        <w:rPr>
          <w:rFonts w:cstheme="minorHAnsi"/>
          <w:sz w:val="20"/>
          <w:szCs w:val="20"/>
          <w:lang w:val="en-US"/>
        </w:rPr>
        <w:t xml:space="preserve">. </w:t>
      </w:r>
      <w:r w:rsidR="006C5691" w:rsidRPr="00E35898">
        <w:rPr>
          <w:rFonts w:cstheme="minorHAnsi"/>
          <w:iCs/>
          <w:sz w:val="20"/>
          <w:szCs w:val="20"/>
          <w:lang w:val="en-US"/>
        </w:rPr>
        <w:t>Thre</w:t>
      </w:r>
      <w:r w:rsidR="006C5691" w:rsidRPr="00E35898">
        <w:rPr>
          <w:rFonts w:cstheme="minorHAnsi"/>
          <w:sz w:val="20"/>
          <w:szCs w:val="20"/>
          <w:lang w:val="en-US"/>
        </w:rPr>
        <w:t>e letters at the end of each specimen indicates the current subfamily assignation.</w:t>
      </w:r>
    </w:p>
    <w:sectPr w:rsidR="006D5E60" w:rsidRPr="006273F0" w:rsidSect="00D45D2E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CF4D3D"/>
    <w:multiLevelType w:val="multilevel"/>
    <w:tmpl w:val="E9480358"/>
    <w:styleLink w:val="MP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  <w:i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num w:numId="1" w16cid:durableId="20346453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4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84903"/>
    <w:rsid w:val="000836CB"/>
    <w:rsid w:val="0010084F"/>
    <w:rsid w:val="001D4979"/>
    <w:rsid w:val="002D7DE0"/>
    <w:rsid w:val="003129B7"/>
    <w:rsid w:val="00344989"/>
    <w:rsid w:val="00396058"/>
    <w:rsid w:val="003E6318"/>
    <w:rsid w:val="00431A6F"/>
    <w:rsid w:val="00472659"/>
    <w:rsid w:val="004E7D04"/>
    <w:rsid w:val="005610D9"/>
    <w:rsid w:val="00576EEE"/>
    <w:rsid w:val="0059771B"/>
    <w:rsid w:val="005D2793"/>
    <w:rsid w:val="006273F0"/>
    <w:rsid w:val="006C5691"/>
    <w:rsid w:val="006D5E60"/>
    <w:rsid w:val="006D6115"/>
    <w:rsid w:val="007B1DE7"/>
    <w:rsid w:val="00807E18"/>
    <w:rsid w:val="008125CA"/>
    <w:rsid w:val="00852AB9"/>
    <w:rsid w:val="00862AA6"/>
    <w:rsid w:val="00875881"/>
    <w:rsid w:val="008B6EF6"/>
    <w:rsid w:val="008C4D1A"/>
    <w:rsid w:val="008F6D5E"/>
    <w:rsid w:val="00923625"/>
    <w:rsid w:val="00B5290E"/>
    <w:rsid w:val="00B9485E"/>
    <w:rsid w:val="00C737D5"/>
    <w:rsid w:val="00C84903"/>
    <w:rsid w:val="00CF4A38"/>
    <w:rsid w:val="00D40E59"/>
    <w:rsid w:val="00D45D2E"/>
    <w:rsid w:val="00D86641"/>
    <w:rsid w:val="00DC79B4"/>
    <w:rsid w:val="00E35898"/>
    <w:rsid w:val="00F00EAF"/>
    <w:rsid w:val="00F31FFF"/>
    <w:rsid w:val="00F333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4F73A644"/>
  <w15:docId w15:val="{7DAC77AE-A275-B348-9913-F3A3CBA025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numbering" w:customStyle="1" w:styleId="MPE1">
    <w:name w:val="MPE1"/>
    <w:basedOn w:val="Nessunelenco"/>
    <w:uiPriority w:val="99"/>
    <w:rsid w:val="005D2793"/>
    <w:pPr>
      <w:numPr>
        <w:numId w:val="1"/>
      </w:numPr>
    </w:pPr>
  </w:style>
  <w:style w:type="character" w:styleId="Collegamentoipertestuale">
    <w:name w:val="Hyperlink"/>
    <w:basedOn w:val="Carpredefinitoparagrafo"/>
    <w:uiPriority w:val="99"/>
    <w:semiHidden/>
    <w:unhideWhenUsed/>
    <w:rsid w:val="00C84903"/>
    <w:rPr>
      <w:color w:val="0563C1"/>
      <w:u w:val="single"/>
    </w:rPr>
  </w:style>
  <w:style w:type="character" w:styleId="Collegamentovisitato">
    <w:name w:val="FollowedHyperlink"/>
    <w:basedOn w:val="Carpredefinitoparagrafo"/>
    <w:uiPriority w:val="99"/>
    <w:semiHidden/>
    <w:unhideWhenUsed/>
    <w:rsid w:val="00C84903"/>
    <w:rPr>
      <w:color w:val="954F72"/>
      <w:u w:val="single"/>
    </w:rPr>
  </w:style>
  <w:style w:type="paragraph" w:customStyle="1" w:styleId="msonormal0">
    <w:name w:val="msonormal"/>
    <w:basedOn w:val="Normale"/>
    <w:rsid w:val="00C84903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it-IT"/>
    </w:rPr>
  </w:style>
  <w:style w:type="paragraph" w:customStyle="1" w:styleId="font5">
    <w:name w:val="font5"/>
    <w:basedOn w:val="Normale"/>
    <w:rsid w:val="00C84903"/>
    <w:pPr>
      <w:spacing w:before="100" w:beforeAutospacing="1" w:after="100" w:afterAutospacing="1"/>
    </w:pPr>
    <w:rPr>
      <w:rFonts w:ascii="Calibri" w:eastAsia="Times New Roman" w:hAnsi="Calibri" w:cs="Calibri"/>
      <w:i/>
      <w:iCs/>
      <w:color w:val="000000"/>
      <w:sz w:val="18"/>
      <w:szCs w:val="18"/>
      <w:lang w:eastAsia="it-IT"/>
    </w:rPr>
  </w:style>
  <w:style w:type="paragraph" w:customStyle="1" w:styleId="font6">
    <w:name w:val="font6"/>
    <w:basedOn w:val="Normale"/>
    <w:rsid w:val="00C84903"/>
    <w:pPr>
      <w:spacing w:before="100" w:beforeAutospacing="1" w:after="100" w:afterAutospacing="1"/>
    </w:pPr>
    <w:rPr>
      <w:rFonts w:ascii="Calibri" w:eastAsia="Times New Roman" w:hAnsi="Calibri" w:cs="Calibri"/>
      <w:color w:val="000000"/>
      <w:sz w:val="18"/>
      <w:szCs w:val="18"/>
      <w:lang w:eastAsia="it-IT"/>
    </w:rPr>
  </w:style>
  <w:style w:type="paragraph" w:customStyle="1" w:styleId="xl65">
    <w:name w:val="xl65"/>
    <w:basedOn w:val="Normale"/>
    <w:rsid w:val="00C84903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it-IT"/>
    </w:rPr>
  </w:style>
  <w:style w:type="paragraph" w:customStyle="1" w:styleId="xl66">
    <w:name w:val="xl66"/>
    <w:basedOn w:val="Normale"/>
    <w:rsid w:val="00C84903"/>
    <w:pP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b/>
      <w:bCs/>
      <w:sz w:val="18"/>
      <w:szCs w:val="18"/>
      <w:lang w:eastAsia="it-IT"/>
    </w:rPr>
  </w:style>
  <w:style w:type="paragraph" w:customStyle="1" w:styleId="xl67">
    <w:name w:val="xl67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8"/>
      <w:szCs w:val="18"/>
      <w:lang w:eastAsia="it-IT"/>
    </w:rPr>
  </w:style>
  <w:style w:type="paragraph" w:customStyle="1" w:styleId="xl68">
    <w:name w:val="xl68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lang w:eastAsia="it-IT"/>
    </w:rPr>
  </w:style>
  <w:style w:type="paragraph" w:customStyle="1" w:styleId="xl69">
    <w:name w:val="xl69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b/>
      <w:bCs/>
      <w:sz w:val="18"/>
      <w:szCs w:val="18"/>
      <w:lang w:eastAsia="it-IT"/>
    </w:rPr>
  </w:style>
  <w:style w:type="paragraph" w:customStyle="1" w:styleId="xl70">
    <w:name w:val="xl70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i/>
      <w:iCs/>
      <w:sz w:val="18"/>
      <w:szCs w:val="18"/>
      <w:lang w:eastAsia="it-IT"/>
    </w:rPr>
  </w:style>
  <w:style w:type="paragraph" w:customStyle="1" w:styleId="xl71">
    <w:name w:val="xl71"/>
    <w:basedOn w:val="Normale"/>
    <w:rsid w:val="00C84903"/>
    <w:pP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sz w:val="18"/>
      <w:szCs w:val="18"/>
      <w:lang w:eastAsia="it-IT"/>
    </w:rPr>
  </w:style>
  <w:style w:type="paragraph" w:customStyle="1" w:styleId="xl72">
    <w:name w:val="xl72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color w:val="000000"/>
      <w:sz w:val="18"/>
      <w:szCs w:val="18"/>
      <w:lang w:eastAsia="it-IT"/>
    </w:rPr>
  </w:style>
  <w:style w:type="paragraph" w:customStyle="1" w:styleId="xl73">
    <w:name w:val="xl73"/>
    <w:basedOn w:val="Normale"/>
    <w:rsid w:val="00C84903"/>
    <w:pP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8"/>
      <w:szCs w:val="18"/>
      <w:lang w:eastAsia="it-IT"/>
    </w:rPr>
  </w:style>
  <w:style w:type="paragraph" w:customStyle="1" w:styleId="xl74">
    <w:name w:val="xl74"/>
    <w:basedOn w:val="Normale"/>
    <w:rsid w:val="00C84903"/>
    <w:pP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sz w:val="18"/>
      <w:szCs w:val="18"/>
      <w:lang w:eastAsia="it-IT"/>
    </w:rPr>
  </w:style>
  <w:style w:type="paragraph" w:customStyle="1" w:styleId="xl75">
    <w:name w:val="xl75"/>
    <w:basedOn w:val="Normale"/>
    <w:rsid w:val="00C84903"/>
    <w:pP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lang w:eastAsia="it-IT"/>
    </w:rPr>
  </w:style>
  <w:style w:type="paragraph" w:styleId="Didascalia">
    <w:name w:val="caption"/>
    <w:basedOn w:val="Normale"/>
    <w:next w:val="Normale"/>
    <w:uiPriority w:val="35"/>
    <w:unhideWhenUsed/>
    <w:qFormat/>
    <w:rsid w:val="00C84903"/>
    <w:pPr>
      <w:suppressAutoHyphens/>
      <w:autoSpaceDN w:val="0"/>
      <w:spacing w:after="200"/>
      <w:textAlignment w:val="baseline"/>
    </w:pPr>
    <w:rPr>
      <w:rFonts w:ascii="Calibri" w:eastAsia="Calibri" w:hAnsi="Calibri" w:cs="Times New Roman"/>
      <w:i/>
      <w:iCs/>
      <w:color w:val="44546A" w:themeColor="text2"/>
      <w:sz w:val="18"/>
      <w:szCs w:val="18"/>
      <w:lang w:val="en-IE"/>
    </w:rPr>
  </w:style>
  <w:style w:type="table" w:customStyle="1" w:styleId="Tabellaelenco6acolori1">
    <w:name w:val="Tabella elenco 6 a colori1"/>
    <w:basedOn w:val="Tabellanormale"/>
    <w:uiPriority w:val="51"/>
    <w:rsid w:val="00C84903"/>
    <w:rPr>
      <w:color w:val="000000" w:themeColor="text1"/>
      <w:sz w:val="22"/>
      <w:szCs w:val="22"/>
      <w:lang w:val="en-GB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8F6D5E"/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8F6D5E"/>
    <w:rPr>
      <w:rFonts w:ascii="Segoe UI" w:hAnsi="Segoe UI" w:cs="Segoe UI"/>
      <w:sz w:val="18"/>
      <w:szCs w:val="18"/>
    </w:rPr>
  </w:style>
  <w:style w:type="paragraph" w:styleId="Revisione">
    <w:name w:val="Revision"/>
    <w:hidden/>
    <w:uiPriority w:val="99"/>
    <w:semiHidden/>
    <w:rsid w:val="00576EEE"/>
  </w:style>
  <w:style w:type="paragraph" w:customStyle="1" w:styleId="xl63">
    <w:name w:val="xl63"/>
    <w:basedOn w:val="Normale"/>
    <w:rsid w:val="00E35898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it-IT"/>
    </w:rPr>
  </w:style>
  <w:style w:type="paragraph" w:customStyle="1" w:styleId="xl64">
    <w:name w:val="xl64"/>
    <w:basedOn w:val="Normale"/>
    <w:rsid w:val="00E35898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sz w:val="18"/>
      <w:szCs w:val="18"/>
      <w:lang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1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3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1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em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36</Pages>
  <Words>8464</Words>
  <Characters>48246</Characters>
  <Application>Microsoft Office Word</Application>
  <DocSecurity>0</DocSecurity>
  <Lines>402</Lines>
  <Paragraphs>113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lia Fassio</dc:creator>
  <cp:keywords/>
  <dc:description/>
  <cp:lastModifiedBy>Giulia Fassio</cp:lastModifiedBy>
  <cp:revision>23</cp:revision>
  <dcterms:created xsi:type="dcterms:W3CDTF">2023-06-21T19:12:00Z</dcterms:created>
  <dcterms:modified xsi:type="dcterms:W3CDTF">2023-11-03T15:20:00Z</dcterms:modified>
</cp:coreProperties>
</file>